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21E10" w:rsidRPr="00CE7AF3" w:rsidRDefault="00421E10" w:rsidP="00421E10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0" w:name="_Toc113523521"/>
      <w:r w:rsidRPr="00CE7AF3">
        <w:rPr>
          <w:rFonts w:ascii="Times New Roman" w:hAnsi="Times New Roman" w:cs="Times New Roman"/>
          <w:b/>
          <w:bCs/>
          <w:color w:val="auto"/>
          <w:sz w:val="24"/>
          <w:szCs w:val="24"/>
        </w:rPr>
        <w:t>DAFTAR</w:t>
      </w:r>
      <w:r w:rsidRPr="0089248D">
        <w:rPr>
          <w:rFonts w:ascii="Times New Roman" w:hAnsi="Times New Roman" w:cs="Times New Roman"/>
          <w:bCs/>
          <w:color w:val="FFFFFF" w:themeColor="background1"/>
          <w:sz w:val="24"/>
          <w:szCs w:val="24"/>
        </w:rPr>
        <w:t xml:space="preserve"> i</w:t>
      </w:r>
      <w:r w:rsidRPr="00CE7AF3">
        <w:rPr>
          <w:rFonts w:ascii="Times New Roman" w:hAnsi="Times New Roman" w:cs="Times New Roman"/>
          <w:b/>
          <w:bCs/>
          <w:color w:val="auto"/>
          <w:sz w:val="24"/>
          <w:szCs w:val="24"/>
        </w:rPr>
        <w:t>PUSTAKA</w:t>
      </w:r>
      <w:bookmarkEnd w:id="0"/>
    </w:p>
    <w:p w:rsidR="00421E10" w:rsidRPr="00BB20C6" w:rsidRDefault="00421E10" w:rsidP="00421E10">
      <w:pPr>
        <w:rPr>
          <w:rFonts w:ascii="Times New Roman" w:hAnsi="Times New Roman" w:cs="Times New Roman"/>
          <w:sz w:val="24"/>
          <w:szCs w:val="24"/>
        </w:rPr>
      </w:pP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B20C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BB20C6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BB20C6">
        <w:rPr>
          <w:rFonts w:ascii="Times New Roman" w:hAnsi="Times New Roman" w:cs="Times New Roman"/>
          <w:sz w:val="24"/>
          <w:szCs w:val="24"/>
        </w:rPr>
        <w:fldChar w:fldCharType="separate"/>
      </w:r>
      <w:r w:rsidRPr="00BA6A77">
        <w:rPr>
          <w:rFonts w:ascii="Times New Roman" w:hAnsi="Times New Roman" w:cs="Times New Roman"/>
          <w:noProof/>
          <w:sz w:val="24"/>
          <w:szCs w:val="24"/>
        </w:rPr>
        <w:t>Akrom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M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4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Analisis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Faktor-Faktor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Yang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Mempengaruh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Kunjung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Wisataw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anta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Cahay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Kabupate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Kendal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Universitas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Dipenogoro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Alexandr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F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&amp;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Dadang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I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K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9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engantar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iplomasi :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Sejarah,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Teor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Stud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Kasus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U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Sagen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ed.))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Andajani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K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7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ENGEMBANG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NDUSTR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KETAHAN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EKONOM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NASIONAL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Asep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Setiawan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6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Teor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raktik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iplomas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1–3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Asmarani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M.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Suni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B.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&amp;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Nugrahanigsih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N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4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Kerjasam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Sosial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dan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Ekonom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Malaysia-Indonesi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Sosek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Malindo)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Stud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Kasus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Pengembangan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Kawasan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d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Kabupate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Sambas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Jurnal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Tesis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MIS-UNTAN-PSIP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Asyafiq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S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9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Strateg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Pertumbuhan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dan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Pembangunan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Ekonom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D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Er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Global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Berbasis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Pendidikan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Ekonom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Kewarganegaraan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Jurnal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endidik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lmu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Sosial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Benmetan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T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7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Setelah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Time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Square,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Wonderful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Kin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Mejeng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Schiphol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uba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https://www.goodnewsfromindonesia.id/2017/05/14/setelah-time-square-wonderful-indonesia-kini-mejeng-di-schipol-dan-dubai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Berridge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G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05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iplomacy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Theory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and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ractice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3rd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ed.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Palgrave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MacMillan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BPS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n.d.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Bad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usat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Statistik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Chaniago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Y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5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nbound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Tour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Deliarnov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1997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erkembang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emikir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Ekonom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Raj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Grafindo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Perkasa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Devy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Kussanti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&amp;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Susilowati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9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Efektivitas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Kampanye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Humas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Kementerian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Republik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Melalu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“Wonderful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Indonesia”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Terhadap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Peningkatan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Kunjungan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Wisatawan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Mnacaanegara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lastRenderedPageBreak/>
        <w:t>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Jurnal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Komunikas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Bahasa</w:t>
      </w:r>
      <w:r w:rsidRPr="00BA6A77">
        <w:rPr>
          <w:rFonts w:ascii="Times New Roman" w:hAnsi="Times New Roman" w:cs="Times New Roman"/>
          <w:noProof/>
          <w:sz w:val="24"/>
          <w:szCs w:val="24"/>
        </w:rPr>
        <w:t>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35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Didik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1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Aplikas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Virtual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Tour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Berbasis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Web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sebaga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Medi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romos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ariwisata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Dinantiyah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Agustin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I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20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Strateg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ublic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Relations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alam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Mempromosik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Wisat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Waduk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Tanjungan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7–8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Fan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Y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08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Key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erspectives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Natio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mage: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Conceptual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Framework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for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Natio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Branding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Fan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Y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2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Branding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the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nation :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what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is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being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branded?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Journal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of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Vacatio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Marketing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Fannel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1999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Ecotourism :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ntroduction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Febrinastri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8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ad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2017,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evis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ar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Sektor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Naik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20%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https://www.suara.com/bisnis/2018/09/24/093619/pada-2017-devisa-dari-sektor-pariwisata-indonesia-naik-20?page=all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Fisher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Roger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William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Ury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&amp;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Bruce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Patton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1991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Getting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to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Yes :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Negotiating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Agreement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without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Giving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n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Century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Business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Garith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Christy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&amp;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Herning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7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IPLOMAS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UBLIK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EMERINTAH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REPUBLIK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MELALU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HALAL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Goodpaster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&amp;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Gary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1993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Negosias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Mediasi :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Sebuah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edom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Negosias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enyelesai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Sengket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Melalu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Negosias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ELIPS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Project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Harjillah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K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A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20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IPLOMAS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IGITAL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ALAM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MEMPERKENALK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ESTINAS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BAL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BARU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Universitas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Muhammadiyah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Malang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Haryono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S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6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STRATEG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EMASAR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WISAT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BAHAR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ENG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ENDEKATANDOT,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BAS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OS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Hermawan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E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9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STRATEG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KEMENTERIAN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DALAM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MENINGKATKAN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BRANDING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WISAT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HALAL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Jurnal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lmu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Manajeme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Akutans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BA6A77">
        <w:rPr>
          <w:rFonts w:ascii="Times New Roman" w:hAnsi="Times New Roman" w:cs="Times New Roman"/>
          <w:noProof/>
          <w:sz w:val="24"/>
          <w:szCs w:val="24"/>
        </w:rPr>
        <w:t>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94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Indonesia.go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9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Wisat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Mat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unia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https://indonesia.go.id/ragam/pariwisata/pariwisata/wisata-indonesia-di-mata-</w:t>
      </w:r>
      <w:r w:rsidRPr="00BA6A77">
        <w:rPr>
          <w:rFonts w:ascii="Times New Roman" w:hAnsi="Times New Roman" w:cs="Times New Roman"/>
          <w:noProof/>
          <w:sz w:val="24"/>
          <w:szCs w:val="24"/>
        </w:rPr>
        <w:lastRenderedPageBreak/>
        <w:t>dunia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Jaelani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A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7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ndustr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wisat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halal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ndonesia: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otens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rospek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Jinsheng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Jason)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Zhu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Arany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Siriphon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D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A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&amp;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J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M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21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Chinese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Tourism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iplomacy: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Chinese–style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Modernity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review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Kemenpar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5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Lapor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Akhir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Kaji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engembang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Wisat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Syariah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Kementerian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Pariwisata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5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Lapor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Akhir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Kaji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engembang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Wisat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Syariah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Kementerian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Pariwisata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Khaeruddin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&amp;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Hidayat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S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20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Un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Emirat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Arab: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Kuas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Ekonom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d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Timur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Tengah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02-2018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Jurnal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Chronologia</w:t>
      </w:r>
      <w:r w:rsidRPr="00BA6A77">
        <w:rPr>
          <w:rFonts w:ascii="Times New Roman" w:hAnsi="Times New Roman" w:cs="Times New Roman"/>
          <w:noProof/>
          <w:sz w:val="24"/>
          <w:szCs w:val="24"/>
        </w:rPr>
        <w:t>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BA6A77">
        <w:rPr>
          <w:rFonts w:ascii="Times New Roman" w:hAnsi="Times New Roman" w:cs="Times New Roman"/>
          <w:noProof/>
          <w:sz w:val="24"/>
          <w:szCs w:val="24"/>
        </w:rPr>
        <w:t>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1–10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Manaf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Janr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D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Tuty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Setyorini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&amp;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Yermias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Alang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6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Pemasaran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Melalu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Strateg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Promos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Objek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Wisat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Alam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Sen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Dan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Buday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Stud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Kasus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d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Pulau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Rote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NTT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Jurnal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Bisnis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Manajeme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slam</w:t>
      </w:r>
      <w:r w:rsidRPr="00BA6A77">
        <w:rPr>
          <w:rFonts w:ascii="Times New Roman" w:hAnsi="Times New Roman" w:cs="Times New Roman"/>
          <w:noProof/>
          <w:sz w:val="24"/>
          <w:szCs w:val="24"/>
        </w:rPr>
        <w:t>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MasterCard;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CrescentRating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5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Global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Muslim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Travel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ndex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2015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MasterCard;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CrescentRating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6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Global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Muslim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Travel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ndex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2016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CrescentRating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MasterCard;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CrescentRating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7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Global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Muslim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Travel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ndex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2017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CrescentRating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MasterCard;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CrescentRating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8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Global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Muslim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Travel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ndex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2018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CrescentRating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MasterCard;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CrescentRating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9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Global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Muslim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Travel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ndex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2019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CrescentRating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Muhammad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Afd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Nizar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1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Pengaruh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Terhadap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Pertumbuhan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Ekonom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d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Indonesia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Jurnal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Kepariwisata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ndonesia</w:t>
      </w:r>
      <w:r w:rsidRPr="00BA6A77">
        <w:rPr>
          <w:rFonts w:ascii="Times New Roman" w:hAnsi="Times New Roman" w:cs="Times New Roman"/>
          <w:noProof/>
          <w:sz w:val="24"/>
          <w:szCs w:val="24"/>
        </w:rPr>
        <w:t>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BA6A77">
        <w:rPr>
          <w:rFonts w:ascii="Times New Roman" w:hAnsi="Times New Roman" w:cs="Times New Roman"/>
          <w:noProof/>
          <w:sz w:val="24"/>
          <w:szCs w:val="24"/>
        </w:rPr>
        <w:t>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195–20116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Nurain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I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7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Kualitas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ertumbuh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Ekonom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aerah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Kabupaten/Kot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Jaw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Timur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79–93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Nye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&amp;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Joseph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S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04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Soft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ower: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The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Means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to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Succes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World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olitics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lastRenderedPageBreak/>
        <w:t>Olivia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3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Level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Analisis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Sistem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Teor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Hubung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nternasional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Perwita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A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A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B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&amp;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Yani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M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05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engantar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lmu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Hubung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nternasional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Pitana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I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G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I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K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S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D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09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engantar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lmu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1st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ed.)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Pitan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Gde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&amp;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n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Gayatr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Putu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G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05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Sosiolog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ariwisata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Puujilaksono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5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aradigm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adalah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satu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set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asums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Revid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E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Sherly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G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Lulu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J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Nasrullah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S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Nurmiat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M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Hengk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M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&amp;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Ramen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A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20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engantar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Simarwat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J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ed.)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Yayasan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Kit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Menulis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Roy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S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1995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iplomas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PT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Raj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Grafindo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Persada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Sendari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A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A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22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Wisat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Halal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ndonesia,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engertian,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Konsep,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estinasinya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https://m.liputan6.com/hot/read/4907863/wisata-halal-di-indonesia-pengertian-konsep-dan-destinasinya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Soemirat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Soleh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&amp;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Ardianto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E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08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asar-Dasar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ublic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Relations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PT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Remaj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Rosdakarya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Spillane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1994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ndonesia: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Siasat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Ekonom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Rekayas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Kebudayaan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Sr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Rahayu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&amp;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Rest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Kristin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Arianti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4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Branding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Sebaga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Upay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Meningkatk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Kinerj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Ekspor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Jepang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Australia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Steger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&amp;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Manfred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D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02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Globalism: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The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New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Market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deology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Rowman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&amp;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Littlefield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Subarkah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A.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Rachman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B.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&amp;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Akim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20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Destination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Branding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sebaga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Destinas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Wisat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Halal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Jurnal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Kepariwisataan: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estinasi,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Hospitalitas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erjalanan</w:t>
      </w:r>
      <w:r w:rsidRPr="00BA6A77">
        <w:rPr>
          <w:rFonts w:ascii="Times New Roman" w:hAnsi="Times New Roman" w:cs="Times New Roman"/>
          <w:noProof/>
          <w:sz w:val="24"/>
          <w:szCs w:val="24"/>
        </w:rPr>
        <w:t>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Thahirah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An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Niss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J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A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9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KERJASAM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CHIN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ENGARUHNY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TERHADAP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ENINGKAT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WISATAWA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CHIN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KE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NDONESIA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Triesanto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Romulo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Simanjuntak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20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EFEKTIVITAS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NATION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BRANDING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“WONDERFUL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INDONESIA”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SEBAGA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SEBUAH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STRATEG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lastRenderedPageBreak/>
        <w:t>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DALAM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HUBUNGAN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DIPLOMAS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PEMERINTAH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TAHUN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2011-2018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Jurnal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Cakrawala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True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&amp;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Jacqui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06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Globalizatio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and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ndentity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UNWTO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07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United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Nations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World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Tourism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Organization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Widagdyo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K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5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Analisis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Pasar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Halal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di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Indonesia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The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Journal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of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Tauhidinomics</w:t>
      </w:r>
      <w:r w:rsidRPr="00BA6A77">
        <w:rPr>
          <w:rFonts w:ascii="Times New Roman" w:hAnsi="Times New Roman" w:cs="Times New Roman"/>
          <w:noProof/>
          <w:sz w:val="24"/>
          <w:szCs w:val="24"/>
        </w:rPr>
        <w:t>,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73–80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Wiratma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H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2017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iplomas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ariwisat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Sebaga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Nation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Branding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ndonesia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Di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Tingkat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Global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21E10" w:rsidRPr="00BA6A77" w:rsidRDefault="00421E10" w:rsidP="00421E1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BA6A77">
        <w:rPr>
          <w:rFonts w:ascii="Times New Roman" w:hAnsi="Times New Roman" w:cs="Times New Roman"/>
          <w:noProof/>
          <w:sz w:val="24"/>
          <w:szCs w:val="24"/>
        </w:rPr>
        <w:t>Yoeti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noProof/>
          <w:sz w:val="24"/>
          <w:szCs w:val="24"/>
        </w:rPr>
        <w:t>(1985).</w:t>
      </w:r>
      <w:r w:rsidRPr="0089248D">
        <w:rPr>
          <w:rFonts w:ascii="Times New Roman" w:hAnsi="Times New Roman" w:cs="Times New Roman"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engantar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Ilmu</w:t>
      </w:r>
      <w:r w:rsidRPr="0089248D">
        <w:rPr>
          <w:rFonts w:ascii="Times New Roman" w:hAnsi="Times New Roman" w:cs="Times New Roman"/>
          <w:iCs/>
          <w:noProof/>
          <w:color w:val="FFFFFF" w:themeColor="background1"/>
          <w:sz w:val="24"/>
          <w:szCs w:val="24"/>
        </w:rPr>
        <w:t xml:space="preserve"> i</w:t>
      </w:r>
      <w:r w:rsidRPr="00BA6A77">
        <w:rPr>
          <w:rFonts w:ascii="Times New Roman" w:hAnsi="Times New Roman" w:cs="Times New Roman"/>
          <w:i/>
          <w:iCs/>
          <w:noProof/>
          <w:sz w:val="24"/>
          <w:szCs w:val="24"/>
        </w:rPr>
        <w:t>Pariwisata</w:t>
      </w:r>
      <w:r w:rsidRPr="00BA6A7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ED355D" w:rsidRPr="00370B4B" w:rsidRDefault="00421E10" w:rsidP="00421E10">
      <w:pPr>
        <w:rPr>
          <w:lang w:val="id-ID"/>
        </w:rPr>
      </w:pPr>
      <w:r w:rsidRPr="00BB20C6">
        <w:rPr>
          <w:rFonts w:ascii="Times New Roman" w:hAnsi="Times New Roman" w:cs="Times New Roman"/>
          <w:sz w:val="24"/>
          <w:szCs w:val="24"/>
        </w:rPr>
        <w:fldChar w:fldCharType="end"/>
      </w:r>
      <w:bookmarkStart w:id="1" w:name="_GoBack"/>
      <w:bookmarkEnd w:id="1"/>
    </w:p>
    <w:sectPr w:rsidR="00ED355D" w:rsidRPr="00370B4B" w:rsidSect="00AB1DF9">
      <w:pgSz w:w="12191" w:h="18711" w:code="5"/>
      <w:pgMar w:top="2268" w:right="1701" w:bottom="1701" w:left="2268" w:header="709" w:footer="0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160B89"/>
    <w:multiLevelType w:val="multilevel"/>
    <w:tmpl w:val="03160B89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A6F69E3"/>
    <w:multiLevelType w:val="hybridMultilevel"/>
    <w:tmpl w:val="F9E44C80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5B57D19"/>
    <w:multiLevelType w:val="multilevel"/>
    <w:tmpl w:val="15B57D19"/>
    <w:lvl w:ilvl="0">
      <w:start w:val="1"/>
      <w:numFmt w:val="decimal"/>
      <w:lvlText w:val="%1."/>
      <w:lvlJc w:val="left"/>
      <w:pPr>
        <w:ind w:left="1146" w:hanging="360"/>
      </w:pPr>
    </w:lvl>
    <w:lvl w:ilvl="1">
      <w:start w:val="1"/>
      <w:numFmt w:val="lowerLetter"/>
      <w:lvlText w:val="%2."/>
      <w:lvlJc w:val="left"/>
      <w:pPr>
        <w:ind w:left="1866" w:hanging="360"/>
      </w:pPr>
    </w:lvl>
    <w:lvl w:ilvl="2">
      <w:start w:val="1"/>
      <w:numFmt w:val="lowerRoman"/>
      <w:lvlText w:val="%3."/>
      <w:lvlJc w:val="right"/>
      <w:pPr>
        <w:ind w:left="2586" w:hanging="180"/>
      </w:pPr>
    </w:lvl>
    <w:lvl w:ilvl="3">
      <w:start w:val="1"/>
      <w:numFmt w:val="decimal"/>
      <w:lvlText w:val="%4."/>
      <w:lvlJc w:val="left"/>
      <w:pPr>
        <w:ind w:left="3306" w:hanging="360"/>
      </w:pPr>
    </w:lvl>
    <w:lvl w:ilvl="4">
      <w:start w:val="1"/>
      <w:numFmt w:val="lowerLetter"/>
      <w:lvlText w:val="%5."/>
      <w:lvlJc w:val="left"/>
      <w:pPr>
        <w:ind w:left="4026" w:hanging="360"/>
      </w:pPr>
    </w:lvl>
    <w:lvl w:ilvl="5">
      <w:start w:val="1"/>
      <w:numFmt w:val="lowerRoman"/>
      <w:lvlText w:val="%6."/>
      <w:lvlJc w:val="right"/>
      <w:pPr>
        <w:ind w:left="4746" w:hanging="180"/>
      </w:pPr>
    </w:lvl>
    <w:lvl w:ilvl="6">
      <w:start w:val="1"/>
      <w:numFmt w:val="decimal"/>
      <w:lvlText w:val="%7."/>
      <w:lvlJc w:val="left"/>
      <w:pPr>
        <w:ind w:left="5466" w:hanging="360"/>
      </w:pPr>
    </w:lvl>
    <w:lvl w:ilvl="7">
      <w:start w:val="1"/>
      <w:numFmt w:val="lowerLetter"/>
      <w:lvlText w:val="%8."/>
      <w:lvlJc w:val="left"/>
      <w:pPr>
        <w:ind w:left="6186" w:hanging="360"/>
      </w:pPr>
    </w:lvl>
    <w:lvl w:ilvl="8">
      <w:start w:val="1"/>
      <w:numFmt w:val="lowerRoman"/>
      <w:lvlText w:val="%9."/>
      <w:lvlJc w:val="right"/>
      <w:pPr>
        <w:ind w:left="6906" w:hanging="180"/>
      </w:pPr>
    </w:lvl>
  </w:abstractNum>
  <w:abstractNum w:abstractNumId="3">
    <w:nsid w:val="1EDB78BD"/>
    <w:multiLevelType w:val="multilevel"/>
    <w:tmpl w:val="1EDB78BD"/>
    <w:lvl w:ilvl="0">
      <w:start w:val="1"/>
      <w:numFmt w:val="lowerLetter"/>
      <w:lvlText w:val="%1."/>
      <w:lvlJc w:val="left"/>
      <w:pPr>
        <w:ind w:left="1080" w:hanging="720"/>
      </w:pPr>
      <w:rPr>
        <w:rFonts w:hint="default"/>
        <w:i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F10544C"/>
    <w:multiLevelType w:val="multilevel"/>
    <w:tmpl w:val="1F10544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1020E76"/>
    <w:multiLevelType w:val="multilevel"/>
    <w:tmpl w:val="21020E76"/>
    <w:lvl w:ilvl="0">
      <w:start w:val="1"/>
      <w:numFmt w:val="lowerLetter"/>
      <w:lvlText w:val="%1."/>
      <w:lvlJc w:val="left"/>
      <w:pPr>
        <w:ind w:left="1146" w:hanging="360"/>
      </w:pPr>
    </w:lvl>
    <w:lvl w:ilvl="1">
      <w:start w:val="1"/>
      <w:numFmt w:val="lowerLetter"/>
      <w:lvlText w:val="%2."/>
      <w:lvlJc w:val="left"/>
      <w:pPr>
        <w:ind w:left="1866" w:hanging="360"/>
      </w:pPr>
    </w:lvl>
    <w:lvl w:ilvl="2">
      <w:start w:val="1"/>
      <w:numFmt w:val="lowerRoman"/>
      <w:lvlText w:val="%3."/>
      <w:lvlJc w:val="right"/>
      <w:pPr>
        <w:ind w:left="2586" w:hanging="180"/>
      </w:pPr>
    </w:lvl>
    <w:lvl w:ilvl="3">
      <w:start w:val="1"/>
      <w:numFmt w:val="decimal"/>
      <w:lvlText w:val="%4."/>
      <w:lvlJc w:val="left"/>
      <w:pPr>
        <w:ind w:left="3306" w:hanging="360"/>
      </w:pPr>
    </w:lvl>
    <w:lvl w:ilvl="4">
      <w:start w:val="1"/>
      <w:numFmt w:val="lowerLetter"/>
      <w:lvlText w:val="%5."/>
      <w:lvlJc w:val="left"/>
      <w:pPr>
        <w:ind w:left="4026" w:hanging="360"/>
      </w:pPr>
    </w:lvl>
    <w:lvl w:ilvl="5">
      <w:start w:val="1"/>
      <w:numFmt w:val="lowerRoman"/>
      <w:lvlText w:val="%6."/>
      <w:lvlJc w:val="right"/>
      <w:pPr>
        <w:ind w:left="4746" w:hanging="180"/>
      </w:pPr>
    </w:lvl>
    <w:lvl w:ilvl="6">
      <w:start w:val="1"/>
      <w:numFmt w:val="decimal"/>
      <w:lvlText w:val="%7."/>
      <w:lvlJc w:val="left"/>
      <w:pPr>
        <w:ind w:left="5466" w:hanging="360"/>
      </w:pPr>
    </w:lvl>
    <w:lvl w:ilvl="7">
      <w:start w:val="1"/>
      <w:numFmt w:val="lowerLetter"/>
      <w:lvlText w:val="%8."/>
      <w:lvlJc w:val="left"/>
      <w:pPr>
        <w:ind w:left="6186" w:hanging="360"/>
      </w:pPr>
    </w:lvl>
    <w:lvl w:ilvl="8">
      <w:start w:val="1"/>
      <w:numFmt w:val="lowerRoman"/>
      <w:lvlText w:val="%9."/>
      <w:lvlJc w:val="right"/>
      <w:pPr>
        <w:ind w:left="6906" w:hanging="180"/>
      </w:pPr>
    </w:lvl>
  </w:abstractNum>
  <w:abstractNum w:abstractNumId="6">
    <w:nsid w:val="23B91F64"/>
    <w:multiLevelType w:val="multilevel"/>
    <w:tmpl w:val="23B91F64"/>
    <w:lvl w:ilvl="0">
      <w:start w:val="1"/>
      <w:numFmt w:val="lowerLetter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05E3BAA"/>
    <w:multiLevelType w:val="multilevel"/>
    <w:tmpl w:val="305E3BA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49A46B9"/>
    <w:multiLevelType w:val="multilevel"/>
    <w:tmpl w:val="349A46B9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9">
    <w:nsid w:val="354D057E"/>
    <w:multiLevelType w:val="multilevel"/>
    <w:tmpl w:val="354D057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3EEF0DD3"/>
    <w:multiLevelType w:val="multilevel"/>
    <w:tmpl w:val="3EEF0DD3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930" w:hanging="57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1">
    <w:nsid w:val="47EA0CE7"/>
    <w:multiLevelType w:val="multilevel"/>
    <w:tmpl w:val="47EA0CE7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hint="default"/>
        <w:color w:val="auto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4C6218E0"/>
    <w:multiLevelType w:val="hybridMultilevel"/>
    <w:tmpl w:val="11DA590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4EA01916"/>
    <w:multiLevelType w:val="multilevel"/>
    <w:tmpl w:val="4EA01916"/>
    <w:lvl w:ilvl="0">
      <w:start w:val="1"/>
      <w:numFmt w:val="decimal"/>
      <w:lvlText w:val="%1"/>
      <w:lvlJc w:val="left"/>
      <w:pPr>
        <w:ind w:left="720" w:hanging="7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4">
    <w:nsid w:val="50035017"/>
    <w:multiLevelType w:val="multilevel"/>
    <w:tmpl w:val="50035017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63F27D13"/>
    <w:multiLevelType w:val="multilevel"/>
    <w:tmpl w:val="63F27D13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6FE62159"/>
    <w:multiLevelType w:val="multilevel"/>
    <w:tmpl w:val="6FE62159"/>
    <w:lvl w:ilvl="0">
      <w:start w:val="1"/>
      <w:numFmt w:val="decimal"/>
      <w:lvlText w:val="%1."/>
      <w:lvlJc w:val="left"/>
      <w:pPr>
        <w:ind w:left="1448" w:hanging="360"/>
      </w:pPr>
    </w:lvl>
    <w:lvl w:ilvl="1">
      <w:start w:val="1"/>
      <w:numFmt w:val="lowerLetter"/>
      <w:lvlText w:val="%2."/>
      <w:lvlJc w:val="left"/>
      <w:pPr>
        <w:ind w:left="2168" w:hanging="360"/>
      </w:pPr>
    </w:lvl>
    <w:lvl w:ilvl="2">
      <w:start w:val="1"/>
      <w:numFmt w:val="lowerRoman"/>
      <w:lvlText w:val="%3."/>
      <w:lvlJc w:val="right"/>
      <w:pPr>
        <w:ind w:left="2888" w:hanging="180"/>
      </w:pPr>
    </w:lvl>
    <w:lvl w:ilvl="3">
      <w:start w:val="1"/>
      <w:numFmt w:val="decimal"/>
      <w:lvlText w:val="%4."/>
      <w:lvlJc w:val="left"/>
      <w:pPr>
        <w:ind w:left="3608" w:hanging="360"/>
      </w:pPr>
    </w:lvl>
    <w:lvl w:ilvl="4">
      <w:start w:val="1"/>
      <w:numFmt w:val="lowerLetter"/>
      <w:lvlText w:val="%5."/>
      <w:lvlJc w:val="left"/>
      <w:pPr>
        <w:ind w:left="4328" w:hanging="360"/>
      </w:pPr>
    </w:lvl>
    <w:lvl w:ilvl="5">
      <w:start w:val="1"/>
      <w:numFmt w:val="lowerRoman"/>
      <w:lvlText w:val="%6."/>
      <w:lvlJc w:val="right"/>
      <w:pPr>
        <w:ind w:left="5048" w:hanging="180"/>
      </w:pPr>
    </w:lvl>
    <w:lvl w:ilvl="6">
      <w:start w:val="1"/>
      <w:numFmt w:val="decimal"/>
      <w:lvlText w:val="%7."/>
      <w:lvlJc w:val="left"/>
      <w:pPr>
        <w:ind w:left="5768" w:hanging="360"/>
      </w:pPr>
    </w:lvl>
    <w:lvl w:ilvl="7">
      <w:start w:val="1"/>
      <w:numFmt w:val="lowerLetter"/>
      <w:lvlText w:val="%8."/>
      <w:lvlJc w:val="left"/>
      <w:pPr>
        <w:ind w:left="6488" w:hanging="360"/>
      </w:pPr>
    </w:lvl>
    <w:lvl w:ilvl="8">
      <w:start w:val="1"/>
      <w:numFmt w:val="lowerRoman"/>
      <w:lvlText w:val="%9."/>
      <w:lvlJc w:val="right"/>
      <w:pPr>
        <w:ind w:left="7208" w:hanging="180"/>
      </w:pPr>
    </w:lvl>
  </w:abstractNum>
  <w:abstractNum w:abstractNumId="17">
    <w:nsid w:val="70B1044A"/>
    <w:multiLevelType w:val="multilevel"/>
    <w:tmpl w:val="70B1044A"/>
    <w:lvl w:ilvl="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Bidi" w:hint="default"/>
        <w:b w:val="0"/>
        <w:sz w:val="23"/>
      </w:rPr>
    </w:lvl>
    <w:lvl w:ilvl="1">
      <w:start w:val="4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num w:numId="1">
    <w:abstractNumId w:val="13"/>
  </w:num>
  <w:num w:numId="2">
    <w:abstractNumId w:val="2"/>
  </w:num>
  <w:num w:numId="3">
    <w:abstractNumId w:val="15"/>
  </w:num>
  <w:num w:numId="4">
    <w:abstractNumId w:val="16"/>
  </w:num>
  <w:num w:numId="5">
    <w:abstractNumId w:val="8"/>
  </w:num>
  <w:num w:numId="6">
    <w:abstractNumId w:val="4"/>
  </w:num>
  <w:num w:numId="7">
    <w:abstractNumId w:val="10"/>
  </w:num>
  <w:num w:numId="8">
    <w:abstractNumId w:val="5"/>
  </w:num>
  <w:num w:numId="9">
    <w:abstractNumId w:val="6"/>
  </w:num>
  <w:num w:numId="10">
    <w:abstractNumId w:val="14"/>
  </w:num>
  <w:num w:numId="11">
    <w:abstractNumId w:val="11"/>
  </w:num>
  <w:num w:numId="12">
    <w:abstractNumId w:val="7"/>
  </w:num>
  <w:num w:numId="13">
    <w:abstractNumId w:val="9"/>
  </w:num>
  <w:num w:numId="14">
    <w:abstractNumId w:val="0"/>
  </w:num>
  <w:num w:numId="15">
    <w:abstractNumId w:val="17"/>
  </w:num>
  <w:num w:numId="16">
    <w:abstractNumId w:val="3"/>
  </w:num>
  <w:num w:numId="17">
    <w:abstractNumId w:val="12"/>
  </w:num>
  <w:num w:numId="1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B1DF9"/>
    <w:rsid w:val="0000311B"/>
    <w:rsid w:val="000063F9"/>
    <w:rsid w:val="0000712D"/>
    <w:rsid w:val="0001522C"/>
    <w:rsid w:val="0001536E"/>
    <w:rsid w:val="00015857"/>
    <w:rsid w:val="00022C90"/>
    <w:rsid w:val="0002457A"/>
    <w:rsid w:val="00026CEC"/>
    <w:rsid w:val="00031F00"/>
    <w:rsid w:val="00034D99"/>
    <w:rsid w:val="00036C84"/>
    <w:rsid w:val="00041049"/>
    <w:rsid w:val="00044C37"/>
    <w:rsid w:val="000642EC"/>
    <w:rsid w:val="00065552"/>
    <w:rsid w:val="00066200"/>
    <w:rsid w:val="00072A47"/>
    <w:rsid w:val="00073EEE"/>
    <w:rsid w:val="00075440"/>
    <w:rsid w:val="00082E64"/>
    <w:rsid w:val="000857F8"/>
    <w:rsid w:val="00087CD5"/>
    <w:rsid w:val="000A7184"/>
    <w:rsid w:val="000B5237"/>
    <w:rsid w:val="000B76B7"/>
    <w:rsid w:val="000C7C11"/>
    <w:rsid w:val="000D2B7B"/>
    <w:rsid w:val="000D2D81"/>
    <w:rsid w:val="000E38F0"/>
    <w:rsid w:val="000E525D"/>
    <w:rsid w:val="001036BC"/>
    <w:rsid w:val="00106B2E"/>
    <w:rsid w:val="00110F74"/>
    <w:rsid w:val="00115976"/>
    <w:rsid w:val="001200EA"/>
    <w:rsid w:val="001302B3"/>
    <w:rsid w:val="0013135B"/>
    <w:rsid w:val="00137D4E"/>
    <w:rsid w:val="001413D4"/>
    <w:rsid w:val="0014238F"/>
    <w:rsid w:val="00143509"/>
    <w:rsid w:val="00152A30"/>
    <w:rsid w:val="001547C1"/>
    <w:rsid w:val="00154D83"/>
    <w:rsid w:val="00157961"/>
    <w:rsid w:val="001607E0"/>
    <w:rsid w:val="001712CF"/>
    <w:rsid w:val="00174960"/>
    <w:rsid w:val="00186585"/>
    <w:rsid w:val="00192444"/>
    <w:rsid w:val="00192F34"/>
    <w:rsid w:val="00195337"/>
    <w:rsid w:val="001953D6"/>
    <w:rsid w:val="00197D11"/>
    <w:rsid w:val="001B0A9E"/>
    <w:rsid w:val="001B1AC3"/>
    <w:rsid w:val="001B4A58"/>
    <w:rsid w:val="001C1C40"/>
    <w:rsid w:val="001D53B2"/>
    <w:rsid w:val="001E5CA1"/>
    <w:rsid w:val="001E7FBA"/>
    <w:rsid w:val="001F4C1E"/>
    <w:rsid w:val="001F6FB7"/>
    <w:rsid w:val="00212F92"/>
    <w:rsid w:val="002136E3"/>
    <w:rsid w:val="002243A6"/>
    <w:rsid w:val="00225FF1"/>
    <w:rsid w:val="00235297"/>
    <w:rsid w:val="002357B0"/>
    <w:rsid w:val="00235FDE"/>
    <w:rsid w:val="0024611F"/>
    <w:rsid w:val="00250BAB"/>
    <w:rsid w:val="00261F33"/>
    <w:rsid w:val="002737DC"/>
    <w:rsid w:val="00286B49"/>
    <w:rsid w:val="00297FE4"/>
    <w:rsid w:val="002A216E"/>
    <w:rsid w:val="002A2B13"/>
    <w:rsid w:val="002A366B"/>
    <w:rsid w:val="002A6A6E"/>
    <w:rsid w:val="002B3464"/>
    <w:rsid w:val="002B6FC9"/>
    <w:rsid w:val="002C170F"/>
    <w:rsid w:val="002C1727"/>
    <w:rsid w:val="002C37FE"/>
    <w:rsid w:val="002D2453"/>
    <w:rsid w:val="002E0268"/>
    <w:rsid w:val="002E1733"/>
    <w:rsid w:val="002E7FF0"/>
    <w:rsid w:val="002F2CC2"/>
    <w:rsid w:val="003021CC"/>
    <w:rsid w:val="003059DD"/>
    <w:rsid w:val="0032067C"/>
    <w:rsid w:val="00323605"/>
    <w:rsid w:val="0033029E"/>
    <w:rsid w:val="00331BC2"/>
    <w:rsid w:val="00337348"/>
    <w:rsid w:val="00337FFA"/>
    <w:rsid w:val="00351463"/>
    <w:rsid w:val="003531AB"/>
    <w:rsid w:val="00361DD1"/>
    <w:rsid w:val="00370B4B"/>
    <w:rsid w:val="00371DBC"/>
    <w:rsid w:val="0037212A"/>
    <w:rsid w:val="003766D5"/>
    <w:rsid w:val="003813B9"/>
    <w:rsid w:val="00386637"/>
    <w:rsid w:val="003911B9"/>
    <w:rsid w:val="003923A1"/>
    <w:rsid w:val="00393AC6"/>
    <w:rsid w:val="003941D1"/>
    <w:rsid w:val="00395212"/>
    <w:rsid w:val="003B3256"/>
    <w:rsid w:val="003C3D43"/>
    <w:rsid w:val="003C46C3"/>
    <w:rsid w:val="003C62DC"/>
    <w:rsid w:val="003C643D"/>
    <w:rsid w:val="003E0D60"/>
    <w:rsid w:val="003E0F32"/>
    <w:rsid w:val="003E7C2A"/>
    <w:rsid w:val="003F01A7"/>
    <w:rsid w:val="003F1ADC"/>
    <w:rsid w:val="00416BBD"/>
    <w:rsid w:val="00420681"/>
    <w:rsid w:val="00421471"/>
    <w:rsid w:val="00421E10"/>
    <w:rsid w:val="00423B42"/>
    <w:rsid w:val="004362CC"/>
    <w:rsid w:val="0044044A"/>
    <w:rsid w:val="00443847"/>
    <w:rsid w:val="00452188"/>
    <w:rsid w:val="00452527"/>
    <w:rsid w:val="004548FD"/>
    <w:rsid w:val="004607BC"/>
    <w:rsid w:val="00461252"/>
    <w:rsid w:val="00470A8C"/>
    <w:rsid w:val="004834BD"/>
    <w:rsid w:val="00484CB4"/>
    <w:rsid w:val="004A157D"/>
    <w:rsid w:val="004A3B2C"/>
    <w:rsid w:val="004A51B4"/>
    <w:rsid w:val="004C439C"/>
    <w:rsid w:val="004D4D5C"/>
    <w:rsid w:val="004E26A1"/>
    <w:rsid w:val="004E458E"/>
    <w:rsid w:val="004E45D0"/>
    <w:rsid w:val="004E4F0C"/>
    <w:rsid w:val="004F1EBE"/>
    <w:rsid w:val="004F2AEE"/>
    <w:rsid w:val="005075C9"/>
    <w:rsid w:val="00510786"/>
    <w:rsid w:val="00514A8B"/>
    <w:rsid w:val="00521A87"/>
    <w:rsid w:val="00522351"/>
    <w:rsid w:val="00523362"/>
    <w:rsid w:val="00526AED"/>
    <w:rsid w:val="0053480A"/>
    <w:rsid w:val="00542721"/>
    <w:rsid w:val="005456A6"/>
    <w:rsid w:val="00552B9F"/>
    <w:rsid w:val="005607E3"/>
    <w:rsid w:val="005652FC"/>
    <w:rsid w:val="00565A3C"/>
    <w:rsid w:val="00577B68"/>
    <w:rsid w:val="00591D3F"/>
    <w:rsid w:val="00592127"/>
    <w:rsid w:val="005A0301"/>
    <w:rsid w:val="005A532F"/>
    <w:rsid w:val="005A6345"/>
    <w:rsid w:val="005A7042"/>
    <w:rsid w:val="005A7E9A"/>
    <w:rsid w:val="005B0ED0"/>
    <w:rsid w:val="005B44F3"/>
    <w:rsid w:val="005B7D79"/>
    <w:rsid w:val="005C2FC5"/>
    <w:rsid w:val="005C452C"/>
    <w:rsid w:val="005C50D7"/>
    <w:rsid w:val="005D3BB7"/>
    <w:rsid w:val="005D7C35"/>
    <w:rsid w:val="005E2C04"/>
    <w:rsid w:val="005E415F"/>
    <w:rsid w:val="005E4C76"/>
    <w:rsid w:val="005E7E12"/>
    <w:rsid w:val="005F1792"/>
    <w:rsid w:val="005F4D57"/>
    <w:rsid w:val="00613582"/>
    <w:rsid w:val="00614482"/>
    <w:rsid w:val="006216B9"/>
    <w:rsid w:val="00621C60"/>
    <w:rsid w:val="00621E4E"/>
    <w:rsid w:val="00643EA4"/>
    <w:rsid w:val="00647DC6"/>
    <w:rsid w:val="00651BEA"/>
    <w:rsid w:val="00653185"/>
    <w:rsid w:val="00664808"/>
    <w:rsid w:val="00665759"/>
    <w:rsid w:val="006658B3"/>
    <w:rsid w:val="00666E75"/>
    <w:rsid w:val="00685AA6"/>
    <w:rsid w:val="0069107E"/>
    <w:rsid w:val="006915EA"/>
    <w:rsid w:val="00692268"/>
    <w:rsid w:val="006A01E9"/>
    <w:rsid w:val="006A4B6C"/>
    <w:rsid w:val="006B6D58"/>
    <w:rsid w:val="006B7ABF"/>
    <w:rsid w:val="006D410B"/>
    <w:rsid w:val="006D428A"/>
    <w:rsid w:val="006E0C9E"/>
    <w:rsid w:val="006F2235"/>
    <w:rsid w:val="00704EAD"/>
    <w:rsid w:val="0070575C"/>
    <w:rsid w:val="00711F0D"/>
    <w:rsid w:val="007140D8"/>
    <w:rsid w:val="007203BB"/>
    <w:rsid w:val="007246C4"/>
    <w:rsid w:val="00725A75"/>
    <w:rsid w:val="007267A3"/>
    <w:rsid w:val="00742348"/>
    <w:rsid w:val="00752EFC"/>
    <w:rsid w:val="007536F9"/>
    <w:rsid w:val="00757944"/>
    <w:rsid w:val="00757AC3"/>
    <w:rsid w:val="00760A66"/>
    <w:rsid w:val="00760EBE"/>
    <w:rsid w:val="007722D4"/>
    <w:rsid w:val="007840E7"/>
    <w:rsid w:val="007915DE"/>
    <w:rsid w:val="00792336"/>
    <w:rsid w:val="00792826"/>
    <w:rsid w:val="00793FB4"/>
    <w:rsid w:val="0079681D"/>
    <w:rsid w:val="00797081"/>
    <w:rsid w:val="007A49FD"/>
    <w:rsid w:val="007B0FEF"/>
    <w:rsid w:val="007B62AD"/>
    <w:rsid w:val="007C3C61"/>
    <w:rsid w:val="007C5617"/>
    <w:rsid w:val="007C5AF5"/>
    <w:rsid w:val="007D1054"/>
    <w:rsid w:val="007D4265"/>
    <w:rsid w:val="007D7BED"/>
    <w:rsid w:val="007F1C21"/>
    <w:rsid w:val="007F6E90"/>
    <w:rsid w:val="00801026"/>
    <w:rsid w:val="00803B98"/>
    <w:rsid w:val="0080574A"/>
    <w:rsid w:val="00805B09"/>
    <w:rsid w:val="0080607B"/>
    <w:rsid w:val="00811600"/>
    <w:rsid w:val="00813B5A"/>
    <w:rsid w:val="0082257D"/>
    <w:rsid w:val="00830965"/>
    <w:rsid w:val="0083456D"/>
    <w:rsid w:val="00855AF3"/>
    <w:rsid w:val="00876533"/>
    <w:rsid w:val="00877A5E"/>
    <w:rsid w:val="008948B2"/>
    <w:rsid w:val="00897356"/>
    <w:rsid w:val="0089735E"/>
    <w:rsid w:val="00897CF2"/>
    <w:rsid w:val="008A03B4"/>
    <w:rsid w:val="008B507C"/>
    <w:rsid w:val="008B545A"/>
    <w:rsid w:val="008C6D04"/>
    <w:rsid w:val="008D29C4"/>
    <w:rsid w:val="008D2D40"/>
    <w:rsid w:val="008F5104"/>
    <w:rsid w:val="008F5F60"/>
    <w:rsid w:val="008F6EBF"/>
    <w:rsid w:val="00901DE6"/>
    <w:rsid w:val="009058BB"/>
    <w:rsid w:val="00916234"/>
    <w:rsid w:val="0091737B"/>
    <w:rsid w:val="0094486E"/>
    <w:rsid w:val="0095425E"/>
    <w:rsid w:val="0096688B"/>
    <w:rsid w:val="009809F8"/>
    <w:rsid w:val="00982E7A"/>
    <w:rsid w:val="009845A1"/>
    <w:rsid w:val="009871D5"/>
    <w:rsid w:val="009902F8"/>
    <w:rsid w:val="00995123"/>
    <w:rsid w:val="0099543B"/>
    <w:rsid w:val="009A17B6"/>
    <w:rsid w:val="009A3763"/>
    <w:rsid w:val="009B243D"/>
    <w:rsid w:val="009B4364"/>
    <w:rsid w:val="009B7F14"/>
    <w:rsid w:val="009D2501"/>
    <w:rsid w:val="009D2854"/>
    <w:rsid w:val="009E002F"/>
    <w:rsid w:val="009E7248"/>
    <w:rsid w:val="009F0ACD"/>
    <w:rsid w:val="009F1C68"/>
    <w:rsid w:val="00A023F0"/>
    <w:rsid w:val="00A0768B"/>
    <w:rsid w:val="00A1218B"/>
    <w:rsid w:val="00A166C7"/>
    <w:rsid w:val="00A2285B"/>
    <w:rsid w:val="00A26D32"/>
    <w:rsid w:val="00A40659"/>
    <w:rsid w:val="00A42EEC"/>
    <w:rsid w:val="00A4346C"/>
    <w:rsid w:val="00A47617"/>
    <w:rsid w:val="00A5129A"/>
    <w:rsid w:val="00A51D77"/>
    <w:rsid w:val="00A5311E"/>
    <w:rsid w:val="00A534F5"/>
    <w:rsid w:val="00A6023A"/>
    <w:rsid w:val="00A61F08"/>
    <w:rsid w:val="00A63668"/>
    <w:rsid w:val="00A65229"/>
    <w:rsid w:val="00A665ED"/>
    <w:rsid w:val="00A71256"/>
    <w:rsid w:val="00A71520"/>
    <w:rsid w:val="00A73494"/>
    <w:rsid w:val="00A83CE0"/>
    <w:rsid w:val="00A9448E"/>
    <w:rsid w:val="00A96226"/>
    <w:rsid w:val="00AA31F6"/>
    <w:rsid w:val="00AB1DF9"/>
    <w:rsid w:val="00AC5BAA"/>
    <w:rsid w:val="00AD68E2"/>
    <w:rsid w:val="00AD6E60"/>
    <w:rsid w:val="00AE0CD5"/>
    <w:rsid w:val="00AE5124"/>
    <w:rsid w:val="00AE6EF0"/>
    <w:rsid w:val="00AF40BC"/>
    <w:rsid w:val="00B056EC"/>
    <w:rsid w:val="00B14B0E"/>
    <w:rsid w:val="00B1624C"/>
    <w:rsid w:val="00B22818"/>
    <w:rsid w:val="00B364C4"/>
    <w:rsid w:val="00B5218E"/>
    <w:rsid w:val="00B62EEE"/>
    <w:rsid w:val="00B71C46"/>
    <w:rsid w:val="00B82100"/>
    <w:rsid w:val="00B854EE"/>
    <w:rsid w:val="00B86405"/>
    <w:rsid w:val="00B91392"/>
    <w:rsid w:val="00B928D9"/>
    <w:rsid w:val="00BB038A"/>
    <w:rsid w:val="00BB0BCE"/>
    <w:rsid w:val="00BC5CE7"/>
    <w:rsid w:val="00BC61AF"/>
    <w:rsid w:val="00BD2D07"/>
    <w:rsid w:val="00C008BD"/>
    <w:rsid w:val="00C03D4C"/>
    <w:rsid w:val="00C10322"/>
    <w:rsid w:val="00C17FD2"/>
    <w:rsid w:val="00C22A7F"/>
    <w:rsid w:val="00C26287"/>
    <w:rsid w:val="00C267FE"/>
    <w:rsid w:val="00C30BCC"/>
    <w:rsid w:val="00C3443D"/>
    <w:rsid w:val="00C34B0B"/>
    <w:rsid w:val="00C410A8"/>
    <w:rsid w:val="00C5075F"/>
    <w:rsid w:val="00C53B51"/>
    <w:rsid w:val="00C5678C"/>
    <w:rsid w:val="00C60FE6"/>
    <w:rsid w:val="00C63484"/>
    <w:rsid w:val="00C752AC"/>
    <w:rsid w:val="00C76648"/>
    <w:rsid w:val="00C76815"/>
    <w:rsid w:val="00C82B44"/>
    <w:rsid w:val="00C835BA"/>
    <w:rsid w:val="00C871F9"/>
    <w:rsid w:val="00C91E28"/>
    <w:rsid w:val="00CA3779"/>
    <w:rsid w:val="00CA4C2A"/>
    <w:rsid w:val="00CB6AA6"/>
    <w:rsid w:val="00CC2125"/>
    <w:rsid w:val="00CC612C"/>
    <w:rsid w:val="00CD2EDB"/>
    <w:rsid w:val="00CD58E5"/>
    <w:rsid w:val="00CD70FD"/>
    <w:rsid w:val="00CD7C9A"/>
    <w:rsid w:val="00CE12E3"/>
    <w:rsid w:val="00CE1A52"/>
    <w:rsid w:val="00CE6CE6"/>
    <w:rsid w:val="00CF3A7C"/>
    <w:rsid w:val="00D16D5D"/>
    <w:rsid w:val="00D16F14"/>
    <w:rsid w:val="00D2474B"/>
    <w:rsid w:val="00D31619"/>
    <w:rsid w:val="00D3384D"/>
    <w:rsid w:val="00D34D73"/>
    <w:rsid w:val="00D42F50"/>
    <w:rsid w:val="00D4337E"/>
    <w:rsid w:val="00D43FEB"/>
    <w:rsid w:val="00D44764"/>
    <w:rsid w:val="00D44817"/>
    <w:rsid w:val="00D479C5"/>
    <w:rsid w:val="00D52871"/>
    <w:rsid w:val="00D52B65"/>
    <w:rsid w:val="00D537FE"/>
    <w:rsid w:val="00D5684C"/>
    <w:rsid w:val="00D616F0"/>
    <w:rsid w:val="00D706E4"/>
    <w:rsid w:val="00D81DEB"/>
    <w:rsid w:val="00D866D8"/>
    <w:rsid w:val="00DB10CE"/>
    <w:rsid w:val="00DB360B"/>
    <w:rsid w:val="00DB6CD9"/>
    <w:rsid w:val="00DB744B"/>
    <w:rsid w:val="00DC1BDA"/>
    <w:rsid w:val="00DC7C91"/>
    <w:rsid w:val="00DD2695"/>
    <w:rsid w:val="00DD385A"/>
    <w:rsid w:val="00DD69D8"/>
    <w:rsid w:val="00DE36A5"/>
    <w:rsid w:val="00DE4534"/>
    <w:rsid w:val="00DE4626"/>
    <w:rsid w:val="00DF1134"/>
    <w:rsid w:val="00DF6211"/>
    <w:rsid w:val="00E03DB6"/>
    <w:rsid w:val="00E04C35"/>
    <w:rsid w:val="00E13E21"/>
    <w:rsid w:val="00E164F6"/>
    <w:rsid w:val="00E17DDC"/>
    <w:rsid w:val="00E214EB"/>
    <w:rsid w:val="00E24AEA"/>
    <w:rsid w:val="00E420E1"/>
    <w:rsid w:val="00E45974"/>
    <w:rsid w:val="00E529D1"/>
    <w:rsid w:val="00E54188"/>
    <w:rsid w:val="00E637E4"/>
    <w:rsid w:val="00E8048F"/>
    <w:rsid w:val="00E85636"/>
    <w:rsid w:val="00E904D1"/>
    <w:rsid w:val="00E97EEB"/>
    <w:rsid w:val="00EA0EAD"/>
    <w:rsid w:val="00EB4666"/>
    <w:rsid w:val="00EC7104"/>
    <w:rsid w:val="00ED04E2"/>
    <w:rsid w:val="00ED2C64"/>
    <w:rsid w:val="00ED355D"/>
    <w:rsid w:val="00EE267A"/>
    <w:rsid w:val="00EF01D1"/>
    <w:rsid w:val="00F01656"/>
    <w:rsid w:val="00F02937"/>
    <w:rsid w:val="00F0695E"/>
    <w:rsid w:val="00F2515D"/>
    <w:rsid w:val="00F27A78"/>
    <w:rsid w:val="00F34C7E"/>
    <w:rsid w:val="00F409DD"/>
    <w:rsid w:val="00F4411B"/>
    <w:rsid w:val="00F45FC1"/>
    <w:rsid w:val="00F53D6C"/>
    <w:rsid w:val="00F54309"/>
    <w:rsid w:val="00F569F2"/>
    <w:rsid w:val="00F80B9E"/>
    <w:rsid w:val="00F90784"/>
    <w:rsid w:val="00FB2550"/>
    <w:rsid w:val="00FB2E6F"/>
    <w:rsid w:val="00FB3AD0"/>
    <w:rsid w:val="00FC2CCA"/>
    <w:rsid w:val="00FC37B3"/>
    <w:rsid w:val="00FD742B"/>
    <w:rsid w:val="00FE5644"/>
    <w:rsid w:val="00FF0955"/>
    <w:rsid w:val="00FF1096"/>
    <w:rsid w:val="00FF44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1DF9"/>
    <w:pPr>
      <w:spacing w:line="288" w:lineRule="auto"/>
    </w:pPr>
    <w:rPr>
      <w:rFonts w:eastAsiaTheme="minorEastAsia"/>
      <w:sz w:val="21"/>
      <w:szCs w:val="21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421E10"/>
    <w:pPr>
      <w:keepNext/>
      <w:keepLines/>
      <w:spacing w:before="360" w:after="40" w:line="240" w:lineRule="auto"/>
      <w:outlineLvl w:val="0"/>
    </w:pPr>
    <w:rPr>
      <w:rFonts w:asciiTheme="majorHAnsi" w:eastAsiaTheme="majorEastAsia" w:hAnsiTheme="majorHAnsi" w:cstheme="majorBidi"/>
      <w:color w:val="E36C0A" w:themeColor="accent6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21E10"/>
    <w:pPr>
      <w:keepNext/>
      <w:keepLines/>
      <w:spacing w:before="80" w:after="0" w:line="240" w:lineRule="auto"/>
      <w:outlineLvl w:val="1"/>
    </w:pPr>
    <w:rPr>
      <w:rFonts w:asciiTheme="majorHAnsi" w:eastAsiaTheme="majorEastAsia" w:hAnsiTheme="majorHAnsi" w:cstheme="majorBidi"/>
      <w:color w:val="E36C0A" w:themeColor="accent6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21E10"/>
    <w:pPr>
      <w:keepNext/>
      <w:keepLines/>
      <w:spacing w:before="80" w:after="0" w:line="240" w:lineRule="auto"/>
      <w:outlineLvl w:val="2"/>
    </w:pPr>
    <w:rPr>
      <w:rFonts w:asciiTheme="majorHAnsi" w:eastAsiaTheme="majorEastAsia" w:hAnsiTheme="majorHAnsi" w:cstheme="majorBidi"/>
      <w:color w:val="E36C0A" w:themeColor="accent6" w:themeShade="B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21E10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color w:val="F79646" w:themeColor="accent6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421E10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i/>
      <w:iCs/>
      <w:color w:val="F79646" w:themeColor="accent6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421E10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F79646" w:themeColor="accent6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421E10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b/>
      <w:bCs/>
      <w:color w:val="F79646" w:themeColor="accent6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421E10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i/>
      <w:iCs/>
      <w:color w:val="F79646" w:themeColor="accent6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421E10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F79646" w:themeColor="accent6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B1DF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1DF9"/>
    <w:rPr>
      <w:rFonts w:ascii="Tahoma" w:eastAsiaTheme="minorEastAsia" w:hAnsi="Tahoma" w:cs="Tahoma"/>
      <w:sz w:val="16"/>
      <w:szCs w:val="16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421E10"/>
    <w:rPr>
      <w:rFonts w:asciiTheme="majorHAnsi" w:eastAsiaTheme="majorEastAsia" w:hAnsiTheme="majorHAnsi" w:cstheme="majorBidi"/>
      <w:color w:val="E36C0A" w:themeColor="accent6" w:themeShade="BF"/>
      <w:sz w:val="40"/>
      <w:szCs w:val="40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421E10"/>
    <w:rPr>
      <w:rFonts w:asciiTheme="majorHAnsi" w:eastAsiaTheme="majorEastAsia" w:hAnsiTheme="majorHAnsi" w:cstheme="majorBidi"/>
      <w:color w:val="E36C0A" w:themeColor="accent6" w:themeShade="BF"/>
      <w:sz w:val="28"/>
      <w:szCs w:val="28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421E10"/>
    <w:rPr>
      <w:rFonts w:asciiTheme="majorHAnsi" w:eastAsiaTheme="majorEastAsia" w:hAnsiTheme="majorHAnsi" w:cstheme="majorBidi"/>
      <w:color w:val="E36C0A" w:themeColor="accent6" w:themeShade="BF"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421E10"/>
    <w:rPr>
      <w:rFonts w:asciiTheme="majorHAnsi" w:eastAsiaTheme="majorEastAsia" w:hAnsiTheme="majorHAnsi" w:cstheme="majorBidi"/>
      <w:color w:val="F79646" w:themeColor="accent6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rsid w:val="00421E10"/>
    <w:rPr>
      <w:rFonts w:asciiTheme="majorHAnsi" w:eastAsiaTheme="majorEastAsia" w:hAnsiTheme="majorHAnsi" w:cstheme="majorBidi"/>
      <w:i/>
      <w:iCs/>
      <w:color w:val="F79646" w:themeColor="accent6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qFormat/>
    <w:rsid w:val="00421E10"/>
    <w:rPr>
      <w:rFonts w:asciiTheme="majorHAnsi" w:eastAsiaTheme="majorEastAsia" w:hAnsiTheme="majorHAnsi" w:cstheme="majorBidi"/>
      <w:color w:val="F79646" w:themeColor="accent6"/>
      <w:sz w:val="21"/>
      <w:szCs w:val="21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rsid w:val="00421E10"/>
    <w:rPr>
      <w:rFonts w:asciiTheme="majorHAnsi" w:eastAsiaTheme="majorEastAsia" w:hAnsiTheme="majorHAnsi" w:cstheme="majorBidi"/>
      <w:b/>
      <w:bCs/>
      <w:color w:val="F79646" w:themeColor="accent6"/>
      <w:sz w:val="21"/>
      <w:szCs w:val="21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rsid w:val="00421E10"/>
    <w:rPr>
      <w:rFonts w:asciiTheme="majorHAnsi" w:eastAsiaTheme="majorEastAsia" w:hAnsiTheme="majorHAnsi" w:cstheme="majorBidi"/>
      <w:b/>
      <w:bCs/>
      <w:i/>
      <w:iCs/>
      <w:color w:val="F79646" w:themeColor="accent6"/>
      <w:sz w:val="20"/>
      <w:szCs w:val="20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rsid w:val="00421E10"/>
    <w:rPr>
      <w:rFonts w:asciiTheme="majorHAnsi" w:eastAsiaTheme="majorEastAsia" w:hAnsiTheme="majorHAnsi" w:cstheme="majorBidi"/>
      <w:i/>
      <w:iCs/>
      <w:color w:val="F79646" w:themeColor="accent6"/>
      <w:sz w:val="20"/>
      <w:szCs w:val="20"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421E10"/>
    <w:pPr>
      <w:spacing w:line="240" w:lineRule="auto"/>
    </w:pPr>
    <w:rPr>
      <w:b/>
      <w:bCs/>
      <w:smallCaps/>
      <w:color w:val="595959" w:themeColor="text1" w:themeTint="A6"/>
    </w:rPr>
  </w:style>
  <w:style w:type="paragraph" w:styleId="FootnoteText">
    <w:name w:val="footnote text"/>
    <w:basedOn w:val="Normal"/>
    <w:link w:val="FootnoteTextChar"/>
    <w:uiPriority w:val="99"/>
    <w:unhideWhenUsed/>
    <w:rsid w:val="00421E10"/>
    <w:pPr>
      <w:spacing w:after="0" w:line="240" w:lineRule="auto"/>
    </w:pPr>
    <w:rPr>
      <w:rFonts w:cs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421E10"/>
    <w:rPr>
      <w:rFonts w:eastAsiaTheme="minorEastAsia" w:cs="Times New Roman"/>
      <w:sz w:val="20"/>
      <w:szCs w:val="20"/>
      <w:lang w:val="en-US"/>
    </w:rPr>
  </w:style>
  <w:style w:type="paragraph" w:styleId="NormalWeb">
    <w:name w:val="Normal (Web)"/>
    <w:basedOn w:val="Normal"/>
    <w:uiPriority w:val="99"/>
    <w:unhideWhenUsed/>
    <w:rsid w:val="00421E1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zh-CN" w:eastAsia="zh-CN"/>
    </w:rPr>
  </w:style>
  <w:style w:type="paragraph" w:styleId="Subtitle">
    <w:name w:val="Subtitle"/>
    <w:basedOn w:val="Normal"/>
    <w:next w:val="Normal"/>
    <w:link w:val="SubtitleChar"/>
    <w:uiPriority w:val="11"/>
    <w:qFormat/>
    <w:rsid w:val="00421E10"/>
    <w:pPr>
      <w:spacing w:line="240" w:lineRule="auto"/>
    </w:pPr>
    <w:rPr>
      <w:rFonts w:asciiTheme="majorHAnsi" w:eastAsiaTheme="majorEastAsia" w:hAnsiTheme="majorHAnsi" w:cstheme="majorBidi"/>
      <w:sz w:val="30"/>
      <w:szCs w:val="30"/>
    </w:rPr>
  </w:style>
  <w:style w:type="character" w:customStyle="1" w:styleId="SubtitleChar">
    <w:name w:val="Subtitle Char"/>
    <w:basedOn w:val="DefaultParagraphFont"/>
    <w:link w:val="Subtitle"/>
    <w:uiPriority w:val="11"/>
    <w:rsid w:val="00421E10"/>
    <w:rPr>
      <w:rFonts w:asciiTheme="majorHAnsi" w:eastAsiaTheme="majorEastAsia" w:hAnsiTheme="majorHAnsi" w:cstheme="majorBidi"/>
      <w:sz w:val="30"/>
      <w:szCs w:val="30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421E10"/>
    <w:pPr>
      <w:spacing w:after="0" w:line="240" w:lineRule="auto"/>
      <w:contextualSpacing/>
    </w:pPr>
    <w:rPr>
      <w:rFonts w:asciiTheme="majorHAnsi" w:eastAsiaTheme="majorEastAsia" w:hAnsiTheme="majorHAnsi" w:cstheme="majorBidi"/>
      <w:color w:val="262626" w:themeColor="text1" w:themeTint="D9"/>
      <w:spacing w:val="-15"/>
      <w:sz w:val="96"/>
      <w:szCs w:val="96"/>
    </w:rPr>
  </w:style>
  <w:style w:type="character" w:customStyle="1" w:styleId="TitleChar">
    <w:name w:val="Title Char"/>
    <w:basedOn w:val="DefaultParagraphFont"/>
    <w:link w:val="Title"/>
    <w:uiPriority w:val="10"/>
    <w:rsid w:val="00421E10"/>
    <w:rPr>
      <w:rFonts w:asciiTheme="majorHAnsi" w:eastAsiaTheme="majorEastAsia" w:hAnsiTheme="majorHAnsi" w:cstheme="majorBidi"/>
      <w:color w:val="262626" w:themeColor="text1" w:themeTint="D9"/>
      <w:spacing w:val="-15"/>
      <w:sz w:val="96"/>
      <w:szCs w:val="96"/>
      <w:lang w:val="en-US"/>
    </w:rPr>
  </w:style>
  <w:style w:type="character" w:styleId="Emphasis">
    <w:name w:val="Emphasis"/>
    <w:basedOn w:val="DefaultParagraphFont"/>
    <w:uiPriority w:val="20"/>
    <w:qFormat/>
    <w:rsid w:val="00421E10"/>
    <w:rPr>
      <w:i/>
      <w:iCs/>
      <w:color w:val="F79646" w:themeColor="accent6"/>
    </w:rPr>
  </w:style>
  <w:style w:type="character" w:styleId="Hyperlink">
    <w:name w:val="Hyperlink"/>
    <w:basedOn w:val="DefaultParagraphFont"/>
    <w:uiPriority w:val="99"/>
    <w:unhideWhenUsed/>
    <w:rsid w:val="00421E10"/>
    <w:rPr>
      <w:color w:val="0000FF"/>
      <w:u w:val="single"/>
    </w:rPr>
  </w:style>
  <w:style w:type="character" w:styleId="Strong">
    <w:name w:val="Strong"/>
    <w:basedOn w:val="DefaultParagraphFont"/>
    <w:uiPriority w:val="22"/>
    <w:qFormat/>
    <w:rsid w:val="00421E10"/>
    <w:rPr>
      <w:b/>
      <w:bCs/>
    </w:rPr>
  </w:style>
  <w:style w:type="table" w:styleId="TableGrid">
    <w:name w:val="Table Grid"/>
    <w:basedOn w:val="TableNormal"/>
    <w:uiPriority w:val="59"/>
    <w:rsid w:val="00421E10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val="en-ID" w:eastAsia="en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Shading2-Accent5">
    <w:name w:val="Medium Shading 2 Accent 5"/>
    <w:basedOn w:val="TableNormal"/>
    <w:uiPriority w:val="64"/>
    <w:rsid w:val="00421E10"/>
    <w:pPr>
      <w:spacing w:after="0" w:line="240" w:lineRule="auto"/>
    </w:pPr>
    <w:rPr>
      <w:rFonts w:ascii="Times New Roman" w:eastAsia="SimSun" w:hAnsi="Times New Roman" w:cs="Times New Roman"/>
      <w:lang w:val="en-ID" w:eastAsia="en-ID"/>
    </w:rPr>
    <w:tblPr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character" w:customStyle="1" w:styleId="PlaceholderText1">
    <w:name w:val="Placeholder Text1"/>
    <w:basedOn w:val="DefaultParagraphFont"/>
    <w:uiPriority w:val="99"/>
    <w:semiHidden/>
    <w:rsid w:val="00421E10"/>
    <w:rPr>
      <w:color w:val="808080"/>
    </w:rPr>
  </w:style>
  <w:style w:type="paragraph" w:customStyle="1" w:styleId="ListParagraph1">
    <w:name w:val="List Paragraph1"/>
    <w:basedOn w:val="Normal"/>
    <w:uiPriority w:val="34"/>
    <w:qFormat/>
    <w:rsid w:val="00421E10"/>
    <w:pPr>
      <w:ind w:left="720"/>
      <w:contextualSpacing/>
    </w:pPr>
  </w:style>
  <w:style w:type="paragraph" w:customStyle="1" w:styleId="NoSpacing1">
    <w:name w:val="No Spacing1"/>
    <w:uiPriority w:val="1"/>
    <w:qFormat/>
    <w:rsid w:val="00421E10"/>
    <w:pPr>
      <w:spacing w:after="0" w:line="240" w:lineRule="auto"/>
    </w:pPr>
    <w:rPr>
      <w:rFonts w:eastAsiaTheme="minorEastAsia"/>
      <w:sz w:val="21"/>
      <w:szCs w:val="21"/>
      <w:lang w:val="en-US"/>
    </w:rPr>
  </w:style>
  <w:style w:type="paragraph" w:customStyle="1" w:styleId="Quote1">
    <w:name w:val="Quote1"/>
    <w:basedOn w:val="Normal"/>
    <w:next w:val="Normal"/>
    <w:link w:val="QuoteChar"/>
    <w:uiPriority w:val="29"/>
    <w:qFormat/>
    <w:rsid w:val="00421E10"/>
    <w:pPr>
      <w:spacing w:before="160"/>
      <w:ind w:left="720" w:right="720"/>
      <w:jc w:val="center"/>
    </w:pPr>
    <w:rPr>
      <w:i/>
      <w:iCs/>
      <w:color w:val="262626" w:themeColor="text1" w:themeTint="D9"/>
    </w:rPr>
  </w:style>
  <w:style w:type="character" w:customStyle="1" w:styleId="QuoteChar">
    <w:name w:val="Quote Char"/>
    <w:basedOn w:val="DefaultParagraphFont"/>
    <w:link w:val="Quote1"/>
    <w:uiPriority w:val="29"/>
    <w:rsid w:val="00421E10"/>
    <w:rPr>
      <w:rFonts w:eastAsiaTheme="minorEastAsia"/>
      <w:i/>
      <w:iCs/>
      <w:color w:val="262626" w:themeColor="text1" w:themeTint="D9"/>
      <w:sz w:val="21"/>
      <w:szCs w:val="21"/>
      <w:lang w:val="en-US"/>
    </w:rPr>
  </w:style>
  <w:style w:type="paragraph" w:customStyle="1" w:styleId="IntenseQuote1">
    <w:name w:val="Intense Quote1"/>
    <w:basedOn w:val="Normal"/>
    <w:next w:val="Normal"/>
    <w:link w:val="IntenseQuoteChar"/>
    <w:uiPriority w:val="30"/>
    <w:qFormat/>
    <w:rsid w:val="00421E10"/>
    <w:pPr>
      <w:spacing w:before="160" w:after="160" w:line="264" w:lineRule="auto"/>
      <w:ind w:left="720" w:right="720"/>
      <w:jc w:val="center"/>
    </w:pPr>
    <w:rPr>
      <w:rFonts w:asciiTheme="majorHAnsi" w:eastAsiaTheme="majorEastAsia" w:hAnsiTheme="majorHAnsi" w:cstheme="majorBidi"/>
      <w:i/>
      <w:iCs/>
      <w:color w:val="F79646" w:themeColor="accent6"/>
      <w:sz w:val="32"/>
      <w:szCs w:val="32"/>
    </w:rPr>
  </w:style>
  <w:style w:type="character" w:customStyle="1" w:styleId="IntenseQuoteChar">
    <w:name w:val="Intense Quote Char"/>
    <w:basedOn w:val="DefaultParagraphFont"/>
    <w:link w:val="IntenseQuote1"/>
    <w:uiPriority w:val="30"/>
    <w:rsid w:val="00421E10"/>
    <w:rPr>
      <w:rFonts w:asciiTheme="majorHAnsi" w:eastAsiaTheme="majorEastAsia" w:hAnsiTheme="majorHAnsi" w:cstheme="majorBidi"/>
      <w:i/>
      <w:iCs/>
      <w:color w:val="F79646" w:themeColor="accent6"/>
      <w:sz w:val="32"/>
      <w:szCs w:val="32"/>
      <w:lang w:val="en-US"/>
    </w:rPr>
  </w:style>
  <w:style w:type="character" w:customStyle="1" w:styleId="SubtleEmphasis1">
    <w:name w:val="Subtle Emphasis1"/>
    <w:basedOn w:val="DefaultParagraphFont"/>
    <w:uiPriority w:val="19"/>
    <w:qFormat/>
    <w:rsid w:val="00421E10"/>
    <w:rPr>
      <w:i/>
      <w:iCs/>
    </w:rPr>
  </w:style>
  <w:style w:type="character" w:customStyle="1" w:styleId="IntenseEmphasis1">
    <w:name w:val="Intense Emphasis1"/>
    <w:basedOn w:val="DefaultParagraphFont"/>
    <w:uiPriority w:val="21"/>
    <w:qFormat/>
    <w:rsid w:val="00421E10"/>
    <w:rPr>
      <w:b/>
      <w:bCs/>
      <w:i/>
      <w:iCs/>
    </w:rPr>
  </w:style>
  <w:style w:type="character" w:customStyle="1" w:styleId="SubtleReference1">
    <w:name w:val="Subtle Reference1"/>
    <w:basedOn w:val="DefaultParagraphFont"/>
    <w:uiPriority w:val="31"/>
    <w:qFormat/>
    <w:rsid w:val="00421E10"/>
    <w:rPr>
      <w:smallCaps/>
      <w:color w:val="595959" w:themeColor="text1" w:themeTint="A6"/>
    </w:rPr>
  </w:style>
  <w:style w:type="character" w:customStyle="1" w:styleId="IntenseReference1">
    <w:name w:val="Intense Reference1"/>
    <w:basedOn w:val="DefaultParagraphFont"/>
    <w:uiPriority w:val="32"/>
    <w:qFormat/>
    <w:rsid w:val="00421E10"/>
    <w:rPr>
      <w:b/>
      <w:bCs/>
      <w:smallCaps/>
      <w:color w:val="F79646" w:themeColor="accent6"/>
    </w:rPr>
  </w:style>
  <w:style w:type="character" w:customStyle="1" w:styleId="BookTitle1">
    <w:name w:val="Book Title1"/>
    <w:basedOn w:val="DefaultParagraphFont"/>
    <w:uiPriority w:val="33"/>
    <w:qFormat/>
    <w:rsid w:val="00421E10"/>
    <w:rPr>
      <w:b/>
      <w:bCs/>
      <w:smallCaps/>
      <w:spacing w:val="7"/>
      <w:sz w:val="21"/>
      <w:szCs w:val="21"/>
    </w:rPr>
  </w:style>
  <w:style w:type="paragraph" w:customStyle="1" w:styleId="TOCHeading1">
    <w:name w:val="TOC Heading1"/>
    <w:basedOn w:val="Heading1"/>
    <w:next w:val="Normal"/>
    <w:uiPriority w:val="39"/>
    <w:unhideWhenUsed/>
    <w:qFormat/>
    <w:rsid w:val="00421E10"/>
    <w:pPr>
      <w:outlineLvl w:val="9"/>
    </w:pPr>
  </w:style>
  <w:style w:type="character" w:customStyle="1" w:styleId="apple-converted-space">
    <w:name w:val="apple-converted-space"/>
    <w:basedOn w:val="DefaultParagraphFont"/>
    <w:qFormat/>
    <w:rsid w:val="00421E10"/>
  </w:style>
  <w:style w:type="paragraph" w:customStyle="1" w:styleId="DecimalAligned">
    <w:name w:val="Decimal Aligned"/>
    <w:basedOn w:val="Normal"/>
    <w:uiPriority w:val="40"/>
    <w:qFormat/>
    <w:rsid w:val="00421E10"/>
    <w:pPr>
      <w:tabs>
        <w:tab w:val="decimal" w:pos="360"/>
      </w:tabs>
      <w:spacing w:line="276" w:lineRule="auto"/>
    </w:pPr>
    <w:rPr>
      <w:rFonts w:cs="Times New Roman"/>
      <w:sz w:val="22"/>
      <w:szCs w:val="22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421E1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ID" w:eastAsia="en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421E10"/>
    <w:rPr>
      <w:rFonts w:ascii="Courier New" w:eastAsia="Times New Roman" w:hAnsi="Courier New" w:cs="Courier New"/>
      <w:sz w:val="20"/>
      <w:szCs w:val="20"/>
      <w:lang w:val="en-ID" w:eastAsia="en-ID"/>
    </w:rPr>
  </w:style>
  <w:style w:type="character" w:customStyle="1" w:styleId="y2iqfc">
    <w:name w:val="y2iqfc"/>
    <w:basedOn w:val="DefaultParagraphFont"/>
    <w:rsid w:val="00421E10"/>
  </w:style>
  <w:style w:type="paragraph" w:styleId="ListParagraph">
    <w:name w:val="List Paragraph"/>
    <w:basedOn w:val="Normal"/>
    <w:uiPriority w:val="34"/>
    <w:qFormat/>
    <w:rsid w:val="00421E10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421E10"/>
    <w:pPr>
      <w:spacing w:before="240" w:after="0" w:line="259" w:lineRule="auto"/>
      <w:outlineLvl w:val="9"/>
    </w:pPr>
    <w:rPr>
      <w:color w:val="365F91" w:themeColor="accent1" w:themeShade="B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421E1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21E10"/>
    <w:rPr>
      <w:rFonts w:eastAsiaTheme="minorEastAsia"/>
      <w:sz w:val="21"/>
      <w:szCs w:val="21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421E1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21E10"/>
    <w:rPr>
      <w:rFonts w:eastAsiaTheme="minorEastAsia"/>
      <w:sz w:val="21"/>
      <w:szCs w:val="21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421E10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421E10"/>
    <w:pPr>
      <w:spacing w:after="100"/>
      <w:ind w:left="210"/>
    </w:pPr>
  </w:style>
  <w:style w:type="paragraph" w:styleId="TOC3">
    <w:name w:val="toc 3"/>
    <w:basedOn w:val="Normal"/>
    <w:next w:val="Normal"/>
    <w:autoRedefine/>
    <w:uiPriority w:val="39"/>
    <w:unhideWhenUsed/>
    <w:rsid w:val="00421E10"/>
    <w:pPr>
      <w:spacing w:after="100"/>
      <w:ind w:left="420"/>
    </w:pPr>
  </w:style>
  <w:style w:type="paragraph" w:styleId="TableofFigures">
    <w:name w:val="table of figures"/>
    <w:basedOn w:val="Normal"/>
    <w:next w:val="Normal"/>
    <w:uiPriority w:val="99"/>
    <w:unhideWhenUsed/>
    <w:rsid w:val="00421E10"/>
    <w:pPr>
      <w:spacing w:after="0"/>
    </w:pPr>
  </w:style>
  <w:style w:type="character" w:styleId="FootnoteReference">
    <w:name w:val="footnote reference"/>
    <w:basedOn w:val="DefaultParagraphFont"/>
    <w:uiPriority w:val="99"/>
    <w:semiHidden/>
    <w:unhideWhenUsed/>
    <w:rsid w:val="00421E10"/>
    <w:rPr>
      <w:vertAlign w:val="superscrip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1DF9"/>
    <w:pPr>
      <w:spacing w:line="288" w:lineRule="auto"/>
    </w:pPr>
    <w:rPr>
      <w:rFonts w:eastAsiaTheme="minorEastAsia"/>
      <w:sz w:val="21"/>
      <w:szCs w:val="21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421E10"/>
    <w:pPr>
      <w:keepNext/>
      <w:keepLines/>
      <w:spacing w:before="360" w:after="40" w:line="240" w:lineRule="auto"/>
      <w:outlineLvl w:val="0"/>
    </w:pPr>
    <w:rPr>
      <w:rFonts w:asciiTheme="majorHAnsi" w:eastAsiaTheme="majorEastAsia" w:hAnsiTheme="majorHAnsi" w:cstheme="majorBidi"/>
      <w:color w:val="E36C0A" w:themeColor="accent6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21E10"/>
    <w:pPr>
      <w:keepNext/>
      <w:keepLines/>
      <w:spacing w:before="80" w:after="0" w:line="240" w:lineRule="auto"/>
      <w:outlineLvl w:val="1"/>
    </w:pPr>
    <w:rPr>
      <w:rFonts w:asciiTheme="majorHAnsi" w:eastAsiaTheme="majorEastAsia" w:hAnsiTheme="majorHAnsi" w:cstheme="majorBidi"/>
      <w:color w:val="E36C0A" w:themeColor="accent6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21E10"/>
    <w:pPr>
      <w:keepNext/>
      <w:keepLines/>
      <w:spacing w:before="80" w:after="0" w:line="240" w:lineRule="auto"/>
      <w:outlineLvl w:val="2"/>
    </w:pPr>
    <w:rPr>
      <w:rFonts w:asciiTheme="majorHAnsi" w:eastAsiaTheme="majorEastAsia" w:hAnsiTheme="majorHAnsi" w:cstheme="majorBidi"/>
      <w:color w:val="E36C0A" w:themeColor="accent6" w:themeShade="B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21E10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color w:val="F79646" w:themeColor="accent6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421E10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i/>
      <w:iCs/>
      <w:color w:val="F79646" w:themeColor="accent6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421E10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F79646" w:themeColor="accent6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421E10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b/>
      <w:bCs/>
      <w:color w:val="F79646" w:themeColor="accent6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421E10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i/>
      <w:iCs/>
      <w:color w:val="F79646" w:themeColor="accent6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421E10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F79646" w:themeColor="accent6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B1DF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1DF9"/>
    <w:rPr>
      <w:rFonts w:ascii="Tahoma" w:eastAsiaTheme="minorEastAsia" w:hAnsi="Tahoma" w:cs="Tahoma"/>
      <w:sz w:val="16"/>
      <w:szCs w:val="16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421E10"/>
    <w:rPr>
      <w:rFonts w:asciiTheme="majorHAnsi" w:eastAsiaTheme="majorEastAsia" w:hAnsiTheme="majorHAnsi" w:cstheme="majorBidi"/>
      <w:color w:val="E36C0A" w:themeColor="accent6" w:themeShade="BF"/>
      <w:sz w:val="40"/>
      <w:szCs w:val="40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421E10"/>
    <w:rPr>
      <w:rFonts w:asciiTheme="majorHAnsi" w:eastAsiaTheme="majorEastAsia" w:hAnsiTheme="majorHAnsi" w:cstheme="majorBidi"/>
      <w:color w:val="E36C0A" w:themeColor="accent6" w:themeShade="BF"/>
      <w:sz w:val="28"/>
      <w:szCs w:val="28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421E10"/>
    <w:rPr>
      <w:rFonts w:asciiTheme="majorHAnsi" w:eastAsiaTheme="majorEastAsia" w:hAnsiTheme="majorHAnsi" w:cstheme="majorBidi"/>
      <w:color w:val="E36C0A" w:themeColor="accent6" w:themeShade="BF"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421E10"/>
    <w:rPr>
      <w:rFonts w:asciiTheme="majorHAnsi" w:eastAsiaTheme="majorEastAsia" w:hAnsiTheme="majorHAnsi" w:cstheme="majorBidi"/>
      <w:color w:val="F79646" w:themeColor="accent6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rsid w:val="00421E10"/>
    <w:rPr>
      <w:rFonts w:asciiTheme="majorHAnsi" w:eastAsiaTheme="majorEastAsia" w:hAnsiTheme="majorHAnsi" w:cstheme="majorBidi"/>
      <w:i/>
      <w:iCs/>
      <w:color w:val="F79646" w:themeColor="accent6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qFormat/>
    <w:rsid w:val="00421E10"/>
    <w:rPr>
      <w:rFonts w:asciiTheme="majorHAnsi" w:eastAsiaTheme="majorEastAsia" w:hAnsiTheme="majorHAnsi" w:cstheme="majorBidi"/>
      <w:color w:val="F79646" w:themeColor="accent6"/>
      <w:sz w:val="21"/>
      <w:szCs w:val="21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rsid w:val="00421E10"/>
    <w:rPr>
      <w:rFonts w:asciiTheme="majorHAnsi" w:eastAsiaTheme="majorEastAsia" w:hAnsiTheme="majorHAnsi" w:cstheme="majorBidi"/>
      <w:b/>
      <w:bCs/>
      <w:color w:val="F79646" w:themeColor="accent6"/>
      <w:sz w:val="21"/>
      <w:szCs w:val="21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rsid w:val="00421E10"/>
    <w:rPr>
      <w:rFonts w:asciiTheme="majorHAnsi" w:eastAsiaTheme="majorEastAsia" w:hAnsiTheme="majorHAnsi" w:cstheme="majorBidi"/>
      <w:b/>
      <w:bCs/>
      <w:i/>
      <w:iCs/>
      <w:color w:val="F79646" w:themeColor="accent6"/>
      <w:sz w:val="20"/>
      <w:szCs w:val="20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rsid w:val="00421E10"/>
    <w:rPr>
      <w:rFonts w:asciiTheme="majorHAnsi" w:eastAsiaTheme="majorEastAsia" w:hAnsiTheme="majorHAnsi" w:cstheme="majorBidi"/>
      <w:i/>
      <w:iCs/>
      <w:color w:val="F79646" w:themeColor="accent6"/>
      <w:sz w:val="20"/>
      <w:szCs w:val="20"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421E10"/>
    <w:pPr>
      <w:spacing w:line="240" w:lineRule="auto"/>
    </w:pPr>
    <w:rPr>
      <w:b/>
      <w:bCs/>
      <w:smallCaps/>
      <w:color w:val="595959" w:themeColor="text1" w:themeTint="A6"/>
    </w:rPr>
  </w:style>
  <w:style w:type="paragraph" w:styleId="FootnoteText">
    <w:name w:val="footnote text"/>
    <w:basedOn w:val="Normal"/>
    <w:link w:val="FootnoteTextChar"/>
    <w:uiPriority w:val="99"/>
    <w:unhideWhenUsed/>
    <w:rsid w:val="00421E10"/>
    <w:pPr>
      <w:spacing w:after="0" w:line="240" w:lineRule="auto"/>
    </w:pPr>
    <w:rPr>
      <w:rFonts w:cs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421E10"/>
    <w:rPr>
      <w:rFonts w:eastAsiaTheme="minorEastAsia" w:cs="Times New Roman"/>
      <w:sz w:val="20"/>
      <w:szCs w:val="20"/>
      <w:lang w:val="en-US"/>
    </w:rPr>
  </w:style>
  <w:style w:type="paragraph" w:styleId="NormalWeb">
    <w:name w:val="Normal (Web)"/>
    <w:basedOn w:val="Normal"/>
    <w:uiPriority w:val="99"/>
    <w:unhideWhenUsed/>
    <w:rsid w:val="00421E1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zh-CN" w:eastAsia="zh-CN"/>
    </w:rPr>
  </w:style>
  <w:style w:type="paragraph" w:styleId="Subtitle">
    <w:name w:val="Subtitle"/>
    <w:basedOn w:val="Normal"/>
    <w:next w:val="Normal"/>
    <w:link w:val="SubtitleChar"/>
    <w:uiPriority w:val="11"/>
    <w:qFormat/>
    <w:rsid w:val="00421E10"/>
    <w:pPr>
      <w:spacing w:line="240" w:lineRule="auto"/>
    </w:pPr>
    <w:rPr>
      <w:rFonts w:asciiTheme="majorHAnsi" w:eastAsiaTheme="majorEastAsia" w:hAnsiTheme="majorHAnsi" w:cstheme="majorBidi"/>
      <w:sz w:val="30"/>
      <w:szCs w:val="30"/>
    </w:rPr>
  </w:style>
  <w:style w:type="character" w:customStyle="1" w:styleId="SubtitleChar">
    <w:name w:val="Subtitle Char"/>
    <w:basedOn w:val="DefaultParagraphFont"/>
    <w:link w:val="Subtitle"/>
    <w:uiPriority w:val="11"/>
    <w:rsid w:val="00421E10"/>
    <w:rPr>
      <w:rFonts w:asciiTheme="majorHAnsi" w:eastAsiaTheme="majorEastAsia" w:hAnsiTheme="majorHAnsi" w:cstheme="majorBidi"/>
      <w:sz w:val="30"/>
      <w:szCs w:val="30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421E10"/>
    <w:pPr>
      <w:spacing w:after="0" w:line="240" w:lineRule="auto"/>
      <w:contextualSpacing/>
    </w:pPr>
    <w:rPr>
      <w:rFonts w:asciiTheme="majorHAnsi" w:eastAsiaTheme="majorEastAsia" w:hAnsiTheme="majorHAnsi" w:cstheme="majorBidi"/>
      <w:color w:val="262626" w:themeColor="text1" w:themeTint="D9"/>
      <w:spacing w:val="-15"/>
      <w:sz w:val="96"/>
      <w:szCs w:val="96"/>
    </w:rPr>
  </w:style>
  <w:style w:type="character" w:customStyle="1" w:styleId="TitleChar">
    <w:name w:val="Title Char"/>
    <w:basedOn w:val="DefaultParagraphFont"/>
    <w:link w:val="Title"/>
    <w:uiPriority w:val="10"/>
    <w:rsid w:val="00421E10"/>
    <w:rPr>
      <w:rFonts w:asciiTheme="majorHAnsi" w:eastAsiaTheme="majorEastAsia" w:hAnsiTheme="majorHAnsi" w:cstheme="majorBidi"/>
      <w:color w:val="262626" w:themeColor="text1" w:themeTint="D9"/>
      <w:spacing w:val="-15"/>
      <w:sz w:val="96"/>
      <w:szCs w:val="96"/>
      <w:lang w:val="en-US"/>
    </w:rPr>
  </w:style>
  <w:style w:type="character" w:styleId="Emphasis">
    <w:name w:val="Emphasis"/>
    <w:basedOn w:val="DefaultParagraphFont"/>
    <w:uiPriority w:val="20"/>
    <w:qFormat/>
    <w:rsid w:val="00421E10"/>
    <w:rPr>
      <w:i/>
      <w:iCs/>
      <w:color w:val="F79646" w:themeColor="accent6"/>
    </w:rPr>
  </w:style>
  <w:style w:type="character" w:styleId="Hyperlink">
    <w:name w:val="Hyperlink"/>
    <w:basedOn w:val="DefaultParagraphFont"/>
    <w:uiPriority w:val="99"/>
    <w:unhideWhenUsed/>
    <w:rsid w:val="00421E10"/>
    <w:rPr>
      <w:color w:val="0000FF"/>
      <w:u w:val="single"/>
    </w:rPr>
  </w:style>
  <w:style w:type="character" w:styleId="Strong">
    <w:name w:val="Strong"/>
    <w:basedOn w:val="DefaultParagraphFont"/>
    <w:uiPriority w:val="22"/>
    <w:qFormat/>
    <w:rsid w:val="00421E10"/>
    <w:rPr>
      <w:b/>
      <w:bCs/>
    </w:rPr>
  </w:style>
  <w:style w:type="table" w:styleId="TableGrid">
    <w:name w:val="Table Grid"/>
    <w:basedOn w:val="TableNormal"/>
    <w:uiPriority w:val="59"/>
    <w:rsid w:val="00421E10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val="en-ID" w:eastAsia="en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Shading2-Accent5">
    <w:name w:val="Medium Shading 2 Accent 5"/>
    <w:basedOn w:val="TableNormal"/>
    <w:uiPriority w:val="64"/>
    <w:rsid w:val="00421E10"/>
    <w:pPr>
      <w:spacing w:after="0" w:line="240" w:lineRule="auto"/>
    </w:pPr>
    <w:rPr>
      <w:rFonts w:ascii="Times New Roman" w:eastAsia="SimSun" w:hAnsi="Times New Roman" w:cs="Times New Roman"/>
      <w:lang w:val="en-ID" w:eastAsia="en-ID"/>
    </w:rPr>
    <w:tblPr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character" w:customStyle="1" w:styleId="PlaceholderText1">
    <w:name w:val="Placeholder Text1"/>
    <w:basedOn w:val="DefaultParagraphFont"/>
    <w:uiPriority w:val="99"/>
    <w:semiHidden/>
    <w:rsid w:val="00421E10"/>
    <w:rPr>
      <w:color w:val="808080"/>
    </w:rPr>
  </w:style>
  <w:style w:type="paragraph" w:customStyle="1" w:styleId="ListParagraph1">
    <w:name w:val="List Paragraph1"/>
    <w:basedOn w:val="Normal"/>
    <w:uiPriority w:val="34"/>
    <w:qFormat/>
    <w:rsid w:val="00421E10"/>
    <w:pPr>
      <w:ind w:left="720"/>
      <w:contextualSpacing/>
    </w:pPr>
  </w:style>
  <w:style w:type="paragraph" w:customStyle="1" w:styleId="NoSpacing1">
    <w:name w:val="No Spacing1"/>
    <w:uiPriority w:val="1"/>
    <w:qFormat/>
    <w:rsid w:val="00421E10"/>
    <w:pPr>
      <w:spacing w:after="0" w:line="240" w:lineRule="auto"/>
    </w:pPr>
    <w:rPr>
      <w:rFonts w:eastAsiaTheme="minorEastAsia"/>
      <w:sz w:val="21"/>
      <w:szCs w:val="21"/>
      <w:lang w:val="en-US"/>
    </w:rPr>
  </w:style>
  <w:style w:type="paragraph" w:customStyle="1" w:styleId="Quote1">
    <w:name w:val="Quote1"/>
    <w:basedOn w:val="Normal"/>
    <w:next w:val="Normal"/>
    <w:link w:val="QuoteChar"/>
    <w:uiPriority w:val="29"/>
    <w:qFormat/>
    <w:rsid w:val="00421E10"/>
    <w:pPr>
      <w:spacing w:before="160"/>
      <w:ind w:left="720" w:right="720"/>
      <w:jc w:val="center"/>
    </w:pPr>
    <w:rPr>
      <w:i/>
      <w:iCs/>
      <w:color w:val="262626" w:themeColor="text1" w:themeTint="D9"/>
    </w:rPr>
  </w:style>
  <w:style w:type="character" w:customStyle="1" w:styleId="QuoteChar">
    <w:name w:val="Quote Char"/>
    <w:basedOn w:val="DefaultParagraphFont"/>
    <w:link w:val="Quote1"/>
    <w:uiPriority w:val="29"/>
    <w:rsid w:val="00421E10"/>
    <w:rPr>
      <w:rFonts w:eastAsiaTheme="minorEastAsia"/>
      <w:i/>
      <w:iCs/>
      <w:color w:val="262626" w:themeColor="text1" w:themeTint="D9"/>
      <w:sz w:val="21"/>
      <w:szCs w:val="21"/>
      <w:lang w:val="en-US"/>
    </w:rPr>
  </w:style>
  <w:style w:type="paragraph" w:customStyle="1" w:styleId="IntenseQuote1">
    <w:name w:val="Intense Quote1"/>
    <w:basedOn w:val="Normal"/>
    <w:next w:val="Normal"/>
    <w:link w:val="IntenseQuoteChar"/>
    <w:uiPriority w:val="30"/>
    <w:qFormat/>
    <w:rsid w:val="00421E10"/>
    <w:pPr>
      <w:spacing w:before="160" w:after="160" w:line="264" w:lineRule="auto"/>
      <w:ind w:left="720" w:right="720"/>
      <w:jc w:val="center"/>
    </w:pPr>
    <w:rPr>
      <w:rFonts w:asciiTheme="majorHAnsi" w:eastAsiaTheme="majorEastAsia" w:hAnsiTheme="majorHAnsi" w:cstheme="majorBidi"/>
      <w:i/>
      <w:iCs/>
      <w:color w:val="F79646" w:themeColor="accent6"/>
      <w:sz w:val="32"/>
      <w:szCs w:val="32"/>
    </w:rPr>
  </w:style>
  <w:style w:type="character" w:customStyle="1" w:styleId="IntenseQuoteChar">
    <w:name w:val="Intense Quote Char"/>
    <w:basedOn w:val="DefaultParagraphFont"/>
    <w:link w:val="IntenseQuote1"/>
    <w:uiPriority w:val="30"/>
    <w:rsid w:val="00421E10"/>
    <w:rPr>
      <w:rFonts w:asciiTheme="majorHAnsi" w:eastAsiaTheme="majorEastAsia" w:hAnsiTheme="majorHAnsi" w:cstheme="majorBidi"/>
      <w:i/>
      <w:iCs/>
      <w:color w:val="F79646" w:themeColor="accent6"/>
      <w:sz w:val="32"/>
      <w:szCs w:val="32"/>
      <w:lang w:val="en-US"/>
    </w:rPr>
  </w:style>
  <w:style w:type="character" w:customStyle="1" w:styleId="SubtleEmphasis1">
    <w:name w:val="Subtle Emphasis1"/>
    <w:basedOn w:val="DefaultParagraphFont"/>
    <w:uiPriority w:val="19"/>
    <w:qFormat/>
    <w:rsid w:val="00421E10"/>
    <w:rPr>
      <w:i/>
      <w:iCs/>
    </w:rPr>
  </w:style>
  <w:style w:type="character" w:customStyle="1" w:styleId="IntenseEmphasis1">
    <w:name w:val="Intense Emphasis1"/>
    <w:basedOn w:val="DefaultParagraphFont"/>
    <w:uiPriority w:val="21"/>
    <w:qFormat/>
    <w:rsid w:val="00421E10"/>
    <w:rPr>
      <w:b/>
      <w:bCs/>
      <w:i/>
      <w:iCs/>
    </w:rPr>
  </w:style>
  <w:style w:type="character" w:customStyle="1" w:styleId="SubtleReference1">
    <w:name w:val="Subtle Reference1"/>
    <w:basedOn w:val="DefaultParagraphFont"/>
    <w:uiPriority w:val="31"/>
    <w:qFormat/>
    <w:rsid w:val="00421E10"/>
    <w:rPr>
      <w:smallCaps/>
      <w:color w:val="595959" w:themeColor="text1" w:themeTint="A6"/>
    </w:rPr>
  </w:style>
  <w:style w:type="character" w:customStyle="1" w:styleId="IntenseReference1">
    <w:name w:val="Intense Reference1"/>
    <w:basedOn w:val="DefaultParagraphFont"/>
    <w:uiPriority w:val="32"/>
    <w:qFormat/>
    <w:rsid w:val="00421E10"/>
    <w:rPr>
      <w:b/>
      <w:bCs/>
      <w:smallCaps/>
      <w:color w:val="F79646" w:themeColor="accent6"/>
    </w:rPr>
  </w:style>
  <w:style w:type="character" w:customStyle="1" w:styleId="BookTitle1">
    <w:name w:val="Book Title1"/>
    <w:basedOn w:val="DefaultParagraphFont"/>
    <w:uiPriority w:val="33"/>
    <w:qFormat/>
    <w:rsid w:val="00421E10"/>
    <w:rPr>
      <w:b/>
      <w:bCs/>
      <w:smallCaps/>
      <w:spacing w:val="7"/>
      <w:sz w:val="21"/>
      <w:szCs w:val="21"/>
    </w:rPr>
  </w:style>
  <w:style w:type="paragraph" w:customStyle="1" w:styleId="TOCHeading1">
    <w:name w:val="TOC Heading1"/>
    <w:basedOn w:val="Heading1"/>
    <w:next w:val="Normal"/>
    <w:uiPriority w:val="39"/>
    <w:unhideWhenUsed/>
    <w:qFormat/>
    <w:rsid w:val="00421E10"/>
    <w:pPr>
      <w:outlineLvl w:val="9"/>
    </w:pPr>
  </w:style>
  <w:style w:type="character" w:customStyle="1" w:styleId="apple-converted-space">
    <w:name w:val="apple-converted-space"/>
    <w:basedOn w:val="DefaultParagraphFont"/>
    <w:qFormat/>
    <w:rsid w:val="00421E10"/>
  </w:style>
  <w:style w:type="paragraph" w:customStyle="1" w:styleId="DecimalAligned">
    <w:name w:val="Decimal Aligned"/>
    <w:basedOn w:val="Normal"/>
    <w:uiPriority w:val="40"/>
    <w:qFormat/>
    <w:rsid w:val="00421E10"/>
    <w:pPr>
      <w:tabs>
        <w:tab w:val="decimal" w:pos="360"/>
      </w:tabs>
      <w:spacing w:line="276" w:lineRule="auto"/>
    </w:pPr>
    <w:rPr>
      <w:rFonts w:cs="Times New Roman"/>
      <w:sz w:val="22"/>
      <w:szCs w:val="22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421E1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ID" w:eastAsia="en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421E10"/>
    <w:rPr>
      <w:rFonts w:ascii="Courier New" w:eastAsia="Times New Roman" w:hAnsi="Courier New" w:cs="Courier New"/>
      <w:sz w:val="20"/>
      <w:szCs w:val="20"/>
      <w:lang w:val="en-ID" w:eastAsia="en-ID"/>
    </w:rPr>
  </w:style>
  <w:style w:type="character" w:customStyle="1" w:styleId="y2iqfc">
    <w:name w:val="y2iqfc"/>
    <w:basedOn w:val="DefaultParagraphFont"/>
    <w:rsid w:val="00421E10"/>
  </w:style>
  <w:style w:type="paragraph" w:styleId="ListParagraph">
    <w:name w:val="List Paragraph"/>
    <w:basedOn w:val="Normal"/>
    <w:uiPriority w:val="34"/>
    <w:qFormat/>
    <w:rsid w:val="00421E10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421E10"/>
    <w:pPr>
      <w:spacing w:before="240" w:after="0" w:line="259" w:lineRule="auto"/>
      <w:outlineLvl w:val="9"/>
    </w:pPr>
    <w:rPr>
      <w:color w:val="365F91" w:themeColor="accent1" w:themeShade="B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421E1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21E10"/>
    <w:rPr>
      <w:rFonts w:eastAsiaTheme="minorEastAsia"/>
      <w:sz w:val="21"/>
      <w:szCs w:val="21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421E1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21E10"/>
    <w:rPr>
      <w:rFonts w:eastAsiaTheme="minorEastAsia"/>
      <w:sz w:val="21"/>
      <w:szCs w:val="21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421E10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421E10"/>
    <w:pPr>
      <w:spacing w:after="100"/>
      <w:ind w:left="210"/>
    </w:pPr>
  </w:style>
  <w:style w:type="paragraph" w:styleId="TOC3">
    <w:name w:val="toc 3"/>
    <w:basedOn w:val="Normal"/>
    <w:next w:val="Normal"/>
    <w:autoRedefine/>
    <w:uiPriority w:val="39"/>
    <w:unhideWhenUsed/>
    <w:rsid w:val="00421E10"/>
    <w:pPr>
      <w:spacing w:after="100"/>
      <w:ind w:left="420"/>
    </w:pPr>
  </w:style>
  <w:style w:type="paragraph" w:styleId="TableofFigures">
    <w:name w:val="table of figures"/>
    <w:basedOn w:val="Normal"/>
    <w:next w:val="Normal"/>
    <w:uiPriority w:val="99"/>
    <w:unhideWhenUsed/>
    <w:rsid w:val="00421E10"/>
    <w:pPr>
      <w:spacing w:after="0"/>
    </w:pPr>
  </w:style>
  <w:style w:type="character" w:styleId="FootnoteReference">
    <w:name w:val="footnote reference"/>
    <w:basedOn w:val="DefaultParagraphFont"/>
    <w:uiPriority w:val="99"/>
    <w:semiHidden/>
    <w:unhideWhenUsed/>
    <w:rsid w:val="00421E10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061</Words>
  <Characters>6053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oshiba M300</dc:creator>
  <cp:lastModifiedBy>Toshiba M300</cp:lastModifiedBy>
  <cp:revision>2</cp:revision>
  <dcterms:created xsi:type="dcterms:W3CDTF">2022-11-04T08:28:00Z</dcterms:created>
  <dcterms:modified xsi:type="dcterms:W3CDTF">2022-11-04T08:28:00Z</dcterms:modified>
</cp:coreProperties>
</file>